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433794" w14:textId="77777777" w:rsidR="005D50D5" w:rsidRDefault="005D50D5" w:rsidP="001C5CCD">
      <w:pPr>
        <w:pStyle w:val="Caption"/>
      </w:pPr>
    </w:p>
    <w:p w14:paraId="19B80202" w14:textId="77777777" w:rsidR="00D758D4" w:rsidRDefault="005D50D5">
      <w:pPr>
        <w:pStyle w:val="Heading1"/>
        <w:spacing w:before="0"/>
      </w:pPr>
      <w:r>
        <w:t>TITLE:</w:t>
      </w:r>
    </w:p>
    <w:p w14:paraId="4331C704" w14:textId="77777777" w:rsidR="00D758D4" w:rsidRDefault="005D50D5">
      <w:pPr>
        <w:pStyle w:val="Heading1"/>
        <w:spacing w:before="0"/>
      </w:pPr>
      <w:r>
        <w:t>Contributions of human activities to suspended sediment yield during storm events from a steep, small, tropical watershed</w:t>
      </w:r>
    </w:p>
    <w:p w14:paraId="67ACB872" w14:textId="77777777" w:rsidR="005D50D5" w:rsidRDefault="005D50D5">
      <w:pPr>
        <w:rPr>
          <w:vertAlign w:val="superscript"/>
        </w:rPr>
      </w:pPr>
      <w:r>
        <w:t>SSY</w:t>
      </w:r>
      <w:r>
        <w:rPr>
          <w:vertAlign w:val="subscript"/>
        </w:rPr>
        <w:t xml:space="preserve">EV </w:t>
      </w:r>
      <w:r>
        <w:t>SSY</w:t>
      </w:r>
      <w:r>
        <w:rPr>
          <w:vertAlign w:val="subscript"/>
        </w:rPr>
        <w:t xml:space="preserve">UPPER </w:t>
      </w:r>
      <w:proofErr w:type="spellStart"/>
      <w:r>
        <w:t>sSSY</w:t>
      </w:r>
      <w:r>
        <w:rPr>
          <w:vertAlign w:val="subscript"/>
        </w:rPr>
        <w:t>UPPER</w:t>
      </w:r>
      <w:proofErr w:type="spellEnd"/>
      <w:r>
        <w:rPr>
          <w:vertAlign w:val="subscript"/>
        </w:rPr>
        <w:t xml:space="preserve"> </w:t>
      </w:r>
      <w:r>
        <w:t>SSY</w:t>
      </w:r>
      <w:r>
        <w:rPr>
          <w:vertAlign w:val="subscript"/>
        </w:rPr>
        <w:t xml:space="preserve">LOWER </w:t>
      </w:r>
      <w:proofErr w:type="spellStart"/>
      <w:r>
        <w:t>sSSY</w:t>
      </w:r>
      <w:r>
        <w:rPr>
          <w:vertAlign w:val="subscript"/>
        </w:rPr>
        <w:t>LOWER</w:t>
      </w:r>
      <w:proofErr w:type="spellEnd"/>
      <w:r>
        <w:rPr>
          <w:vertAlign w:val="subscript"/>
        </w:rPr>
        <w:t xml:space="preserve"> </w:t>
      </w:r>
      <w:r>
        <w:t>SSY</w:t>
      </w:r>
      <w:r>
        <w:rPr>
          <w:vertAlign w:val="subscript"/>
        </w:rPr>
        <w:t xml:space="preserve">TOTAL </w:t>
      </w:r>
      <w:proofErr w:type="spellStart"/>
      <w:r>
        <w:t>sSSY</w:t>
      </w:r>
      <w:r>
        <w:rPr>
          <w:vertAlign w:val="subscript"/>
        </w:rPr>
        <w:t>UPPER</w:t>
      </w:r>
      <w:proofErr w:type="spellEnd"/>
      <w:r>
        <w:rPr>
          <w:vertAlign w:val="subscript"/>
        </w:rPr>
        <w:t xml:space="preserve"> </w:t>
      </w:r>
      <w:r>
        <w:t>SSY</w:t>
      </w:r>
      <w:r>
        <w:rPr>
          <w:vertAlign w:val="subscript"/>
        </w:rPr>
        <w:t xml:space="preserve">FG3 </w:t>
      </w:r>
      <w:r>
        <w:t>SSY</w:t>
      </w:r>
      <w:r>
        <w:rPr>
          <w:vertAlign w:val="subscript"/>
        </w:rPr>
        <w:t xml:space="preserve">FG2 </w:t>
      </w:r>
      <w:r>
        <w:t>SSY</w:t>
      </w:r>
      <w:r>
        <w:rPr>
          <w:vertAlign w:val="subscript"/>
        </w:rPr>
        <w:t xml:space="preserve">FG1 </w:t>
      </w:r>
      <w:r>
        <w:t>SSY</w:t>
      </w:r>
      <w:r>
        <w:rPr>
          <w:vertAlign w:val="subscript"/>
        </w:rPr>
        <w:t>LOWER_</w:t>
      </w:r>
      <w:proofErr w:type="gramStart"/>
      <w:r>
        <w:rPr>
          <w:vertAlign w:val="subscript"/>
        </w:rPr>
        <w:t xml:space="preserve">QUARRY  </w:t>
      </w:r>
      <w:r>
        <w:t>SSY</w:t>
      </w:r>
      <w:r>
        <w:rPr>
          <w:vertAlign w:val="subscript"/>
        </w:rPr>
        <w:t>LOWER</w:t>
      </w:r>
      <w:proofErr w:type="gramEnd"/>
      <w:r>
        <w:rPr>
          <w:vertAlign w:val="subscript"/>
        </w:rPr>
        <w:t xml:space="preserve">_VILLAGE  </w:t>
      </w:r>
      <w:proofErr w:type="spellStart"/>
      <w:r>
        <w:t>SSY</w:t>
      </w:r>
      <w:r>
        <w:rPr>
          <w:vertAlign w:val="subscript"/>
        </w:rPr>
        <w:t>disturbed</w:t>
      </w:r>
      <w:proofErr w:type="spellEnd"/>
      <w:r>
        <w:rPr>
          <w:vertAlign w:val="subscript"/>
        </w:rPr>
        <w:t xml:space="preserve"> </w:t>
      </w:r>
      <w:proofErr w:type="spellStart"/>
      <w:r>
        <w:t>SSY</w:t>
      </w:r>
      <w:r>
        <w:rPr>
          <w:vertAlign w:val="subscript"/>
        </w:rPr>
        <w:t>subwatershed</w:t>
      </w:r>
      <w:proofErr w:type="spellEnd"/>
      <w:r>
        <w:rPr>
          <w:vertAlign w:val="subscript"/>
        </w:rPr>
        <w:t xml:space="preserve"> </w:t>
      </w:r>
      <w:proofErr w:type="spellStart"/>
      <w:r>
        <w:t>Area</w:t>
      </w:r>
      <w:r>
        <w:rPr>
          <w:vertAlign w:val="subscript"/>
        </w:rPr>
        <w:t>nudist</w:t>
      </w:r>
      <w:proofErr w:type="spellEnd"/>
      <w:r>
        <w:rPr>
          <w:vertAlign w:val="subscript"/>
        </w:rPr>
        <w:t xml:space="preserve"> </w:t>
      </w:r>
      <w:proofErr w:type="spellStart"/>
      <w:r>
        <w:t>EQ</w:t>
      </w:r>
      <w:r>
        <w:rPr>
          <w:vertAlign w:val="subscript"/>
        </w:rPr>
        <w:t>meas</w:t>
      </w:r>
      <w:proofErr w:type="spellEnd"/>
      <w:r>
        <w:rPr>
          <w:vertAlign w:val="subscript"/>
        </w:rPr>
        <w:t xml:space="preserve"> </w:t>
      </w:r>
      <w:proofErr w:type="spellStart"/>
      <w:r>
        <w:t>ESSC</w:t>
      </w:r>
      <w:r>
        <w:rPr>
          <w:vertAlign w:val="subscript"/>
        </w:rPr>
        <w:t>meas</w:t>
      </w:r>
      <w:proofErr w:type="spellEnd"/>
      <w:r>
        <w:rPr>
          <w:vertAlign w:val="subscript"/>
        </w:rPr>
        <w:t xml:space="preserve"> </w:t>
      </w:r>
      <w:r>
        <w:t>m</w:t>
      </w:r>
      <w:r>
        <w:rPr>
          <w:vertAlign w:val="superscript"/>
        </w:rPr>
        <w:t>3</w:t>
      </w:r>
      <w:r w:rsidR="00614B66" w:rsidRPr="00614B66">
        <w:t>,</w:t>
      </w:r>
      <w:r w:rsidR="00614B66">
        <w:rPr>
          <w:vertAlign w:val="superscript"/>
        </w:rPr>
        <w:t xml:space="preserve"> </w:t>
      </w:r>
      <w:r>
        <w:t>km</w:t>
      </w:r>
      <w:r w:rsidR="00614B66">
        <w:rPr>
          <w:vertAlign w:val="superscript"/>
        </w:rPr>
        <w:t>2</w:t>
      </w:r>
      <w:r w:rsidR="00614B66" w:rsidRPr="00614B66">
        <w:t xml:space="preserve">, </w:t>
      </w:r>
      <w:r>
        <w:t>r</w:t>
      </w:r>
      <w:r>
        <w:rPr>
          <w:vertAlign w:val="superscript"/>
        </w:rPr>
        <w:t xml:space="preserve">2 </w:t>
      </w:r>
    </w:p>
    <w:p w14:paraId="682CDF01" w14:textId="77777777" w:rsidR="00D758D4" w:rsidRDefault="005D50D5" w:rsidP="005D50D5">
      <w:pPr>
        <w:ind w:firstLine="0"/>
      </w:pPr>
      <w:proofErr w:type="gramStart"/>
      <w:r>
        <w:t>alpha</w:t>
      </w:r>
      <w:proofErr w:type="gramEnd"/>
      <w:r>
        <w:t xml:space="preserve"> </w:t>
      </w:r>
      <w:r>
        <w:rPr>
          <w:rFonts w:cs="Times"/>
        </w:rPr>
        <w:t>α</w:t>
      </w:r>
      <w:r>
        <w:t xml:space="preserve"> , Beta </w:t>
      </w:r>
      <w:r>
        <w:rPr>
          <w:rFonts w:ascii="Cambria Math" w:hAnsi="Cambria Math"/>
        </w:rPr>
        <w:t>β</w:t>
      </w:r>
      <w:r>
        <w:t xml:space="preserve">, plus-minus  </w:t>
      </w:r>
      <w:r>
        <w:rPr>
          <w:rFonts w:cs="Times"/>
        </w:rPr>
        <w:t>±</w:t>
      </w:r>
      <w:r>
        <w:t xml:space="preserve">, </w:t>
      </w:r>
      <w:proofErr w:type="spellStart"/>
      <w:r w:rsidR="007D5A2E">
        <w:t>Muu</w:t>
      </w:r>
      <w:proofErr w:type="spellEnd"/>
      <w:r>
        <w:t xml:space="preserve"> </w:t>
      </w:r>
      <w:r>
        <w:rPr>
          <w:rFonts w:cs="Times"/>
        </w:rPr>
        <w:t>μ</w:t>
      </w:r>
    </w:p>
    <w:p w14:paraId="1C74114B" w14:textId="77777777" w:rsidR="00D758D4" w:rsidRDefault="005D50D5">
      <w:pPr>
        <w:pStyle w:val="Heading3"/>
      </w:pPr>
      <w:r>
        <w:t>Authors:</w:t>
      </w:r>
    </w:p>
    <w:p w14:paraId="2BC81B40" w14:textId="77777777" w:rsidR="00D758D4" w:rsidRDefault="005D50D5">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sidR="007D5A2E">
        <w:rPr>
          <w:vertAlign w:val="superscript"/>
        </w:rPr>
        <w:t>a</w:t>
      </w:r>
      <w:proofErr w:type="spellEnd"/>
    </w:p>
    <w:p w14:paraId="36CA3826" w14:textId="77777777" w:rsidR="00D758D4" w:rsidRDefault="005D50D5">
      <w:pPr>
        <w:ind w:firstLine="0"/>
      </w:pPr>
      <w:r>
        <w:rPr>
          <w:vertAlign w:val="superscript"/>
        </w:rPr>
        <w:t>a</w:t>
      </w:r>
      <w:r>
        <w:t xml:space="preserve"> San Diego State University, Department of Geography, San Diego, CA 92182, amessina@rohan.sdsu.edu, +1-619-594-5437, tbiggs@mail.sdsu.edu, +1-619-594-0902</w:t>
      </w:r>
    </w:p>
    <w:p w14:paraId="06D8D1BD" w14:textId="77777777" w:rsidR="00D758D4" w:rsidRDefault="00D758D4"/>
    <w:p w14:paraId="46F30186" w14:textId="77777777" w:rsidR="00D758D4" w:rsidRDefault="005D50D5">
      <w:pPr>
        <w:pStyle w:val="Heading2"/>
        <w:jc w:val="center"/>
      </w:pPr>
      <w:r>
        <w:t>ABSTRACT</w:t>
      </w:r>
    </w:p>
    <w:p w14:paraId="738E3E8E" w14:textId="77777777" w:rsidR="00D758D4" w:rsidRDefault="005D50D5">
      <w:r>
        <w:t>Anthropogenic watershed disturbance by deforestation, mining, agriculture, and urbanization often increases fluvial sediment yields, enhancing sediment stress on ecosystems near the outlets of impacted watersheds. Suspended sediment yields (SSY) during baseflow and storm events from undisturbed and human-disturbed portions of a small (1.8 km</w:t>
      </w:r>
      <w:r>
        <w:rPr>
          <w:vertAlign w:val="superscript"/>
        </w:rPr>
        <w:t>2</w:t>
      </w:r>
      <w:r>
        <w:t>), steep, tropical watershed that drains to a sediment-st</w:t>
      </w:r>
      <w:r w:rsidR="007D5A2E">
        <w:t>ressed coral reef were measured</w:t>
      </w:r>
      <w:r>
        <w:t>. Data on precipitation (P), water discharge (Q), turbidity (T), and suspended sediment concentration (SSC) were collected downstream of key sediment sources to calculate event-wise SSY (SSY</w:t>
      </w:r>
      <w:r>
        <w:rPr>
          <w:vertAlign w:val="subscript"/>
        </w:rPr>
        <w:t>EV</w:t>
      </w:r>
      <w:r>
        <w:t>) for 64 storms. A sediment budget and sediment rating curves were used to quantify the contribution of human-disturbed areas to SSY</w:t>
      </w:r>
      <w:r>
        <w:rPr>
          <w:vertAlign w:val="subscript"/>
        </w:rPr>
        <w:t>EV</w:t>
      </w:r>
      <w:r>
        <w:t>. SSC was significantly higher downstream of the quarry during base- and stormflows. The human-disturbed watershed accounted for 86% of SSY</w:t>
      </w:r>
      <w:r>
        <w:rPr>
          <w:vertAlign w:val="subscript"/>
        </w:rPr>
        <w:t>EV</w:t>
      </w:r>
      <w:r>
        <w:t xml:space="preserve"> on average, and a 3.6x increase over natural sediment loading. Specific SSY (tons/area) from the quarry was over 120x higher than natural forest, and the quarry, which covers 5% of the watershed area, contributed nearly 51% of SSY</w:t>
      </w:r>
      <w:r>
        <w:rPr>
          <w:vertAlign w:val="subscript"/>
        </w:rPr>
        <w:t>EV</w:t>
      </w:r>
      <w:r>
        <w:t>. Similar to mountainous watersheds in semi-arid and temperate watersheds, SSY</w:t>
      </w:r>
      <w:r>
        <w:rPr>
          <w:vertAlign w:val="subscript"/>
        </w:rPr>
        <w:t>EV</w:t>
      </w:r>
      <w:r>
        <w:t xml:space="preserve"> from both the undisturbed and disturbed watersheds had the highest correlation with event maxi</w:t>
      </w:r>
      <w:r w:rsidR="00BC14EE">
        <w:t>mu</w:t>
      </w:r>
      <w:r w:rsidR="00BC14EE">
        <w:t>m discharge (Qmax, Pearson's R=0.89 for both watersheds) compared with precipitation, event Q, and an erosivity index. Annual sediment yield estimates varied from 29-70 tons/</w:t>
      </w:r>
      <w:proofErr w:type="spellStart"/>
      <w:r w:rsidR="00BC14EE">
        <w:t>yr</w:t>
      </w:r>
      <w:proofErr w:type="spellEnd"/>
      <w:r w:rsidR="00BC14EE">
        <w:t xml:space="preserve"> (tons/</w:t>
      </w:r>
      <w:r>
        <w:t>km</w:t>
      </w:r>
      <w:r>
        <w:rPr>
          <w:vertAlign w:val="superscript"/>
        </w:rPr>
        <w:t xml:space="preserve">2 </w:t>
      </w:r>
      <w:r w:rsidR="00BC14EE">
        <w:t>/</w:t>
      </w:r>
      <w:proofErr w:type="spellStart"/>
      <w:r w:rsidR="00BC14EE">
        <w:t>yr</w:t>
      </w:r>
      <w:proofErr w:type="spellEnd"/>
      <w:r w:rsidR="00BC14EE">
        <w:t>) from the undistu</w:t>
      </w:r>
      <w:r w:rsidR="00BC14EE">
        <w:t>rbed subwatershed, and 341-450 tons/</w:t>
      </w:r>
      <w:proofErr w:type="spellStart"/>
      <w:r w:rsidR="00BC14EE">
        <w:t>yr</w:t>
      </w:r>
      <w:proofErr w:type="spellEnd"/>
      <w:r w:rsidR="00BC14EE">
        <w:t xml:space="preserve"> (tons/</w:t>
      </w:r>
      <w:r>
        <w:t>km</w:t>
      </w:r>
      <w:r>
        <w:rPr>
          <w:vertAlign w:val="superscript"/>
        </w:rPr>
        <w:t xml:space="preserve">2 </w:t>
      </w:r>
      <w:r w:rsidR="00BC14EE">
        <w:t>/</w:t>
      </w:r>
      <w:proofErr w:type="spellStart"/>
      <w:r w:rsidR="00BC14EE">
        <w:t>yr</w:t>
      </w:r>
      <w:proofErr w:type="spellEnd"/>
      <w:r w:rsidR="00BC14EE">
        <w:t>) from the human-disturbed subwatershed, depending on the estimation method. Only 10% of the watershed is disturbed by humans but sediment yield has increased significantly (3.6x). Identification of hotspo</w:t>
      </w:r>
      <w:r w:rsidR="00BC14EE">
        <w:t>ts like the quarry will help mitigation efforts.</w:t>
      </w:r>
    </w:p>
    <w:p w14:paraId="3302B55D" w14:textId="77777777" w:rsidR="008C518E" w:rsidRDefault="008C518E"/>
    <w:p w14:paraId="09F47A4B" w14:textId="77777777" w:rsidR="00D758D4" w:rsidRDefault="00BC14EE">
      <w:pPr>
        <w:pStyle w:val="Heading2"/>
      </w:pPr>
      <w:r>
        <w:t>Keywords:</w:t>
      </w:r>
    </w:p>
    <w:p w14:paraId="030449FE" w14:textId="77777777" w:rsidR="00D758D4" w:rsidRDefault="00BC14EE">
      <w:pPr>
        <w:ind w:firstLine="0"/>
      </w:pPr>
      <w:r>
        <w:t>Sediment yield, Mountainous catchments, Land use, Storm events, coastal sediment deposition, American Samoa</w:t>
      </w:r>
    </w:p>
    <w:p w14:paraId="56975855" w14:textId="77777777" w:rsidR="008C518E" w:rsidRDefault="008C518E">
      <w:pPr>
        <w:ind w:firstLine="0"/>
      </w:pPr>
    </w:p>
    <w:p w14:paraId="0724A487" w14:textId="77777777" w:rsidR="00D758D4" w:rsidRDefault="00BC14EE">
      <w:pPr>
        <w:pStyle w:val="Heading2"/>
      </w:pPr>
      <w:r>
        <w:t>Introduction</w:t>
      </w:r>
    </w:p>
    <w:p w14:paraId="23C88BE3" w14:textId="77777777" w:rsidR="00D758D4" w:rsidRDefault="00BC14EE">
      <w:r>
        <w:t>Human activities including deforestation, agriculture, roads, mining, and ur</w:t>
      </w:r>
      <w:r>
        <w:t>banization alter the timing, composition, and amount of sediment loads to downstream ecosystems</w:t>
      </w:r>
      <w:r w:rsidR="00A27866">
        <w:t xml:space="preserve"> </w:t>
      </w:r>
      <w:r w:rsidR="008748AA">
        <w:fldChar w:fldCharType="begin" w:fldLock="1"/>
      </w:r>
      <w:r w:rsidR="008748AA">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8748AA">
        <w:fldChar w:fldCharType="separate"/>
      </w:r>
      <w:r w:rsidR="008748AA" w:rsidRPr="008748AA">
        <w:rPr>
          <w:noProof/>
        </w:rPr>
        <w:t>(Syvitski et al., 2005)</w:t>
      </w:r>
      <w:r w:rsidR="008748AA">
        <w:fldChar w:fldCharType="end"/>
      </w:r>
      <w:r>
        <w:t>. Increased sediment loads can stress corals near the outlets of impacted watersheds by decreasing light for photosynthesis and increasing</w:t>
      </w:r>
      <w:r>
        <w:t xml:space="preserve"> sediment accumu</w:t>
      </w:r>
      <w:r w:rsidR="008748AA">
        <w:t xml:space="preserve">lation rates </w:t>
      </w:r>
      <w:r w:rsidR="008748AA">
        <w:fldChar w:fldCharType="begin" w:fldLock="1"/>
      </w:r>
      <w:r w:rsidR="008748AA">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id" : "ITEM-3",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3",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8748AA">
        <w:fldChar w:fldCharType="separate"/>
      </w:r>
      <w:r w:rsidR="008748AA" w:rsidRPr="008748AA">
        <w:rPr>
          <w:noProof/>
        </w:rPr>
        <w:t xml:space="preserve">(Fabricius, </w:t>
      </w:r>
      <w:r w:rsidR="008748AA" w:rsidRPr="008748AA">
        <w:rPr>
          <w:noProof/>
        </w:rPr>
        <w:lastRenderedPageBreak/>
        <w:t>2005; Storlazzi et al., 2015; West and van Woesik, 2001)</w:t>
      </w:r>
      <w:r w:rsidR="008748AA">
        <w:fldChar w:fldCharType="end"/>
      </w:r>
      <w:r>
        <w:t>. Anthropogenic sediment disturbance can be particularly high in the humid tropics, which are characterized by high rainfall, extreme weather events, steep slopes, erodible soil</w:t>
      </w:r>
      <w:r>
        <w:t>s, and naturally dense vegetation, where land clearing alters the fraction of exposed soil more than in sparsely-vegetated regions. Such environments characterize many volcanic islands in the south Pacific, which also contain many coral reefs impacted by s</w:t>
      </w:r>
      <w:r>
        <w:t xml:space="preserve">ediment. </w:t>
      </w:r>
    </w:p>
    <w:p w14:paraId="5FAB49D2" w14:textId="77777777" w:rsidR="00D758D4" w:rsidRDefault="00BC14EE">
      <w:r>
        <w:t xml:space="preserve">Several studies have found that a large proportion of a watershed's sediment yield can originate from relatively small, disturbed areas. In the Caribbean, </w:t>
      </w:r>
      <w:r w:rsidR="008748AA">
        <w:fldChar w:fldCharType="begin" w:fldLock="1"/>
      </w:r>
      <w:r w:rsidR="008748AA">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manualFormatting"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8748AA">
        <w:fldChar w:fldCharType="separate"/>
      </w:r>
      <w:r w:rsidR="008748AA">
        <w:rPr>
          <w:noProof/>
        </w:rPr>
        <w:t>Ramos-Scharrón and Macdonald (</w:t>
      </w:r>
      <w:r w:rsidR="008748AA" w:rsidRPr="008748AA">
        <w:rPr>
          <w:noProof/>
        </w:rPr>
        <w:t>2007)</w:t>
      </w:r>
      <w:r w:rsidR="008748AA">
        <w:fldChar w:fldCharType="end"/>
      </w:r>
      <w:r>
        <w:t xml:space="preserve"> found unpaved roads were the dominant sediment source in disturbed wa</w:t>
      </w:r>
      <w:r>
        <w:t>tersheds on St. John, and increased sediment yield to the coast by 5-9 times, relative to undisturbed watersheds. In the Pacific Northwest of the United States, several studies found most road-generated sediment can originate from a relatively small fracti</w:t>
      </w:r>
      <w:r>
        <w:t>on of the road network (</w:t>
      </w:r>
      <w:commentRangeStart w:id="0"/>
      <w:r>
        <w:t>Wemple et al., 1996</w:t>
      </w:r>
      <w:commentRangeEnd w:id="0"/>
      <w:r w:rsidR="00BB7F7E">
        <w:rPr>
          <w:rStyle w:val="CommentReference"/>
        </w:rPr>
        <w:commentReference w:id="0"/>
      </w:r>
      <w:r>
        <w:t xml:space="preserve">; Henderson and </w:t>
      </w:r>
      <w:proofErr w:type="spellStart"/>
      <w:r>
        <w:t>Toews</w:t>
      </w:r>
      <w:proofErr w:type="spellEnd"/>
      <w:r>
        <w:t>, 2001; Megahan et al., 2001)</w:t>
      </w:r>
      <w:r w:rsidR="008748AA">
        <w:t xml:space="preserve"> </w:t>
      </w:r>
      <w:r>
        <w:t>, and heavily used roads could generate 130 times as mu</w:t>
      </w:r>
      <w:r w:rsidR="00BB7F7E">
        <w:t xml:space="preserve">ch sediment as abandoned roads </w:t>
      </w:r>
      <w:r w:rsidR="00BB7F7E">
        <w:fldChar w:fldCharType="begin" w:fldLock="1"/>
      </w:r>
      <w:r w:rsidR="00BB7F7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BB7F7E">
        <w:fldChar w:fldCharType="separate"/>
      </w:r>
      <w:r w:rsidR="00BB7F7E" w:rsidRPr="00BB7F7E">
        <w:rPr>
          <w:noProof/>
        </w:rPr>
        <w:t>(Reid and Dunne, 1984)</w:t>
      </w:r>
      <w:r w:rsidR="00BB7F7E">
        <w:fldChar w:fldCharType="end"/>
      </w:r>
      <w:r>
        <w:t>. In a watershed on Molokai, Hawaii, disturbed by grazin</w:t>
      </w:r>
      <w:r>
        <w:t xml:space="preserve">g, </w:t>
      </w:r>
      <w:r w:rsidR="00BB7F7E">
        <w:fldChar w:fldCharType="begin" w:fldLock="1"/>
      </w:r>
      <w:r w:rsidR="00BB7F7E">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formattedCitation" : "(Stock et al., 2010)", "manualFormatting" : "Stock et al. (2010)", "plainTextFormattedCitation" : "(Stock et al., 2010)", "previouslyFormattedCitation" : "(Stock et al., 2010)" }, "properties" : { "noteIndex" : 0 }, "schema" : "https://github.com/citation-style-language/schema/raw/master/csl-citation.json" }</w:instrText>
      </w:r>
      <w:r w:rsidR="00BB7F7E">
        <w:fldChar w:fldCharType="separate"/>
      </w:r>
      <w:r w:rsidR="00BB7F7E">
        <w:rPr>
          <w:noProof/>
        </w:rPr>
        <w:t>Stock et al. (</w:t>
      </w:r>
      <w:r w:rsidR="00BB7F7E" w:rsidRPr="00BB7F7E">
        <w:rPr>
          <w:noProof/>
        </w:rPr>
        <w:t>2010)</w:t>
      </w:r>
      <w:r w:rsidR="00BB7F7E">
        <w:fldChar w:fldCharType="end"/>
      </w:r>
      <w:r w:rsidR="00BB7F7E">
        <w:t xml:space="preserve"> </w:t>
      </w:r>
      <w:r>
        <w:t>found that less than 5% of the land produces most of the sediment, and only 1% produces approximately 50% of the sediment</w:t>
      </w:r>
      <w:r w:rsidR="00BB7F7E">
        <w:t xml:space="preserve"> </w:t>
      </w:r>
      <w:r w:rsidR="00BB7F7E">
        <w:fldChar w:fldCharType="begin" w:fldLock="1"/>
      </w:r>
      <w:r w:rsidR="00BB7F7E">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formattedCitation" : "(Risk, 2014)", "plainTextFormattedCitation" : "(Risk, 2014)", "previouslyFormattedCitation" : "(Risk, 2014)" }, "properties" : { "noteIndex" : 0 }, "schema" : "https://github.com/citation-style-language/schema/raw/master/csl-citation.json" }</w:instrText>
      </w:r>
      <w:r w:rsidR="00BB7F7E">
        <w:fldChar w:fldCharType="separate"/>
      </w:r>
      <w:r w:rsidR="00BB7F7E" w:rsidRPr="00BB7F7E">
        <w:rPr>
          <w:noProof/>
        </w:rPr>
        <w:t>(Risk, 2014)</w:t>
      </w:r>
      <w:r w:rsidR="00BB7F7E">
        <w:fldChar w:fldCharType="end"/>
      </w:r>
      <w:r>
        <w:t>, suggesting that management should focus on identifying, quantifying, and mediating erosion hotspo</w:t>
      </w:r>
      <w:r>
        <w:t>ts.</w:t>
      </w:r>
    </w:p>
    <w:p w14:paraId="493BECA2" w14:textId="5D311C1B" w:rsidR="00D758D4" w:rsidRDefault="00BC14EE">
      <w:r>
        <w:t>Management of sediment requires linking land use changes and mitigation strategies to changes in sediment yields at the watershed outlet and subsequent ecosystem impacts. A sediment budget quantifies sediment as it moves from key sources to its eventua</w:t>
      </w:r>
      <w:r>
        <w:t>l exit from a watershed</w:t>
      </w:r>
      <w:r>
        <w:t xml:space="preserve"> </w:t>
      </w:r>
      <w:commentRangeStart w:id="1"/>
      <w:r>
        <w:t>(Rapp 1960)</w:t>
      </w:r>
      <w:commentRangeEnd w:id="1"/>
      <w:r w:rsidR="00BB7F7E">
        <w:rPr>
          <w:rStyle w:val="CommentReference"/>
        </w:rPr>
        <w:commentReference w:id="1"/>
      </w:r>
      <w:r>
        <w:t>, and is useful to characterize watershed response to land use change and management interventions</w:t>
      </w:r>
      <w:r>
        <w:t xml:space="preserve"> </w:t>
      </w:r>
      <w:commentRangeStart w:id="2"/>
      <w:r>
        <w:t>(Walling, 1995)</w:t>
      </w:r>
      <w:commentRangeEnd w:id="2"/>
      <w:r w:rsidR="00BB7F7E">
        <w:rPr>
          <w:rStyle w:val="CommentReference"/>
        </w:rPr>
        <w:commentReference w:id="2"/>
      </w:r>
      <w:r>
        <w:t xml:space="preserve">. </w:t>
      </w:r>
      <w:r w:rsidR="00BB7F7E">
        <w:fldChar w:fldCharType="begin" w:fldLock="1"/>
      </w:r>
      <w:r w:rsidR="00BB7F7E">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BB7F7E">
        <w:fldChar w:fldCharType="separate"/>
      </w:r>
      <w:r w:rsidR="00BB7F7E" w:rsidRPr="00BB7F7E">
        <w:rPr>
          <w:noProof/>
        </w:rPr>
        <w:t>Walli</w:t>
      </w:r>
      <w:r w:rsidR="00BB7F7E">
        <w:rPr>
          <w:noProof/>
        </w:rPr>
        <w:t>ng</w:t>
      </w:r>
      <w:r w:rsidR="00BB7F7E" w:rsidRPr="00BB7F7E">
        <w:rPr>
          <w:noProof/>
        </w:rPr>
        <w:t xml:space="preserve"> </w:t>
      </w:r>
      <w:r w:rsidR="00BB7F7E">
        <w:rPr>
          <w:noProof/>
        </w:rPr>
        <w:t>(</w:t>
      </w:r>
      <w:r w:rsidR="00BB7F7E" w:rsidRPr="00BB7F7E">
        <w:rPr>
          <w:noProof/>
        </w:rPr>
        <w:t>1999)</w:t>
      </w:r>
      <w:r w:rsidR="00BB7F7E">
        <w:fldChar w:fldCharType="end"/>
      </w:r>
      <w:r>
        <w:t xml:space="preserve"> used a sediment budget to show that sediment yield from watersheds can be insensitive to b</w:t>
      </w:r>
      <w:r>
        <w:t>oth land use change and erosion management due to high sediment storage capacity on hillslopes and in the channel. Sediment yield from disturbed areas can be large but may not be important compared to naturally high yields from undisturbed areas. While a f</w:t>
      </w:r>
      <w:r>
        <w:t>ull description of all sediment production and transport processes are of scientific interest,</w:t>
      </w:r>
      <w:r w:rsidR="00BB7F7E">
        <w:t xml:space="preserve"> </w:t>
      </w:r>
      <w:r>
        <w:t xml:space="preserve">the sediment budget needs to be simplified to be used as a management tool </w:t>
      </w:r>
      <w:r w:rsidR="00BB7F7E">
        <w:fldChar w:fldCharType="begin" w:fldLock="1"/>
      </w:r>
      <w:r w:rsidR="00F20B1A">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BB7F7E">
        <w:fldChar w:fldCharType="separate"/>
      </w:r>
      <w:r w:rsidR="00BB7F7E" w:rsidRPr="00BB7F7E">
        <w:rPr>
          <w:noProof/>
        </w:rPr>
        <w:t>(Slaymaker, 2003)</w:t>
      </w:r>
      <w:r w:rsidR="00BB7F7E">
        <w:fldChar w:fldCharType="end"/>
      </w:r>
      <w:r>
        <w:t>. Most management applications require only that the order of magnitud</w:t>
      </w:r>
      <w:r>
        <w:t xml:space="preserve">e or the relative importance of process rates be known, so </w:t>
      </w:r>
      <w:r w:rsidR="00F20B1A">
        <w:fldChar w:fldCharType="begin" w:fldLock="1"/>
      </w:r>
      <w:r w:rsidR="00F20B1A">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title" : "Rapid evaluation of sediment budgets", "type" : "book" }, "uris" : [ "http://www.mendeley.com/documents/?uuid=db24fe95-3318-4c34-aa9e-4ee3d511d489" ] } ], "mendeley" : { "formattedCitation" : "(Reid and Dunne, 1996)", "plainTextFormattedCitation" : "(Reid and Dunne, 1996)" }, "properties" : { "noteIndex" : 0 }, "schema" : "https://github.com/citation-style-language/schema/raw/master/csl-citation.json" }</w:instrText>
      </w:r>
      <w:r w:rsidR="00F20B1A">
        <w:fldChar w:fldCharType="separate"/>
      </w:r>
      <w:bookmarkStart w:id="3" w:name="_GoBack"/>
      <w:bookmarkEnd w:id="3"/>
      <w:r w:rsidR="00F20B1A">
        <w:rPr>
          <w:noProof/>
        </w:rPr>
        <w:t>Reid and Dunne (</w:t>
      </w:r>
      <w:r w:rsidR="00F20B1A" w:rsidRPr="00F20B1A">
        <w:rPr>
          <w:noProof/>
        </w:rPr>
        <w:t>1996)</w:t>
      </w:r>
      <w:r w:rsidR="00F20B1A">
        <w:fldChar w:fldCharType="end"/>
      </w:r>
      <w:r>
        <w:t xml:space="preserve"> argue a management-focused sediment budget can be developed quickly in situations where the management problem is clearly defined and the management area can be divided into h</w:t>
      </w:r>
      <w:r>
        <w:t>omogenous sub-units.</w:t>
      </w:r>
    </w:p>
    <w:p w14:paraId="1AF1D98C" w14:textId="77777777" w:rsidR="00D758D4" w:rsidRDefault="00BC14EE">
      <w:r>
        <w:t>Knowledge of suspended sediment yield (SSY) under both natural and disturbed conditions on most Pacific volcanic islands remains limited, due to the challenges of in situ monitoring, and existing sediment yield models are not well-cali</w:t>
      </w:r>
      <w:r>
        <w:t>brated to the climatic, topographic, and geologic conditions found on steep, tropical islands (Calhoun and Fletcher, 1999, Ramos-Scharron 2005). Developing models that predict SSY from small, mountainous catchments is a significant contribution for establi</w:t>
      </w:r>
      <w:r>
        <w:t>shing baselines for change-detection, and can also further improve models applied at the regional scale (Duvert et al., 2012).</w:t>
      </w:r>
    </w:p>
    <w:p w14:paraId="4B338967" w14:textId="77777777" w:rsidR="00D758D4" w:rsidRDefault="00BC14EE">
      <w:r>
        <w:t xml:space="preserve">Traditional approaches to quantifying human impact on sediment yield, including comparison of total annual yields (Fahey et al., </w:t>
      </w:r>
      <w:r>
        <w:t>2003) and sediment rating curves (Walling, 1977; Asselman, 2000), are complicated by interannual variability and hysteresis in the discharge-concentration relationship. As an alternative, other studies (Basher et al., 2011; Duvert et al., 2012) have compar</w:t>
      </w:r>
      <w:r>
        <w:t xml:space="preserve">ed total SSY generated by storm events of the same magnitude to detect human impacts and develop empirical models. SSY generated by individual storm events </w:t>
      </w:r>
      <w:r>
        <w:lastRenderedPageBreak/>
        <w:t>(</w:t>
      </w:r>
      <w:r w:rsidR="005D50D5">
        <w:t>SSY</w:t>
      </w:r>
      <w:r w:rsidR="005D50D5">
        <w:rPr>
          <w:vertAlign w:val="subscript"/>
        </w:rPr>
        <w:t>EV</w:t>
      </w:r>
      <w:r>
        <w:t xml:space="preserve">) can be used to assess the contribution of individual subwatersheds to total SSY (Zimmermann </w:t>
      </w:r>
      <w:r>
        <w:t>et al., 2012), compare the responses of different watersheds to "storm metrics" (Hicks, 1990; Fahey et al., 2003; Basher et al., 2011; Duvert et al., 2012), and determine changes in SSY from the same watershed over time (Bonta, 2000).</w:t>
      </w:r>
    </w:p>
    <w:p w14:paraId="132B2171" w14:textId="77777777" w:rsidR="00D758D4" w:rsidRDefault="005D50D5">
      <w:r>
        <w:t>SSY</w:t>
      </w:r>
      <w:r>
        <w:rPr>
          <w:vertAlign w:val="subscript"/>
        </w:rPr>
        <w:t>EV</w:t>
      </w:r>
      <w:r w:rsidR="00BC14EE">
        <w:t xml:space="preserve"> may correlate w</w:t>
      </w:r>
      <w:r w:rsidR="00BC14EE">
        <w:t>ith various precipitation or discharge variables ("storm metrics"), such as total precipitation, the Erosivity Index, or total discharge, but the best correlation has consistently been found with maximu</w:t>
      </w:r>
      <w:r w:rsidR="00BC14EE">
        <w:t>m event discharge. Several researchers have hypothesiz</w:t>
      </w:r>
      <w:r w:rsidR="00BC14EE">
        <w:t>ed that the maximu</w:t>
      </w:r>
      <w:r w:rsidR="00BC14EE">
        <w:t xml:space="preserve">m event discharge integrates the whole hydrological response of a watershed, making it a good predictor variable of </w:t>
      </w:r>
      <w:r>
        <w:t>SSY</w:t>
      </w:r>
      <w:r>
        <w:rPr>
          <w:vertAlign w:val="subscript"/>
        </w:rPr>
        <w:t>EV</w:t>
      </w:r>
      <w:r w:rsidR="00BC14EE">
        <w:t xml:space="preserve"> in diverse environments (Rankl, 2004; Duvert et al., 2012). High correlation between </w:t>
      </w:r>
      <w:r>
        <w:t>SSY</w:t>
      </w:r>
      <w:r>
        <w:rPr>
          <w:vertAlign w:val="subscript"/>
        </w:rPr>
        <w:t>EV</w:t>
      </w:r>
      <w:r w:rsidR="00BC14EE">
        <w:t xml:space="preserve"> and maximu</w:t>
      </w:r>
      <w:r w:rsidR="00BC14EE">
        <w:t>m event dischar</w:t>
      </w:r>
      <w:r w:rsidR="00BC14EE">
        <w:t>ge has been found in semi-arid, temperate, and sub-humid watersheds in Wyoming (Rankl, 2004), Mexico, Italy, France (Duvert et al., 2012), and New Zealand (Hicks, 1990; Basher et al., 2011), but this approach has not been attempted for steep, tropical wate</w:t>
      </w:r>
      <w:r w:rsidR="00BC14EE">
        <w:t>rsheds on volcanic islands.</w:t>
      </w:r>
    </w:p>
    <w:p w14:paraId="78AEAA8A" w14:textId="77777777" w:rsidR="00D758D4" w:rsidRDefault="00BC14EE">
      <w:r>
        <w:t>The anthropogenic impact on SSY may vary by storm magnitude, as documented in Pacific Northwest forests (Lewis et al., 2001). As storm magnitude increases, water yield and/or SSY from natural areas may increase relative to human</w:t>
      </w:r>
      <w:r>
        <w:t xml:space="preserve">-disturbed areas, diminishing anthropogenic impact relative to the natural baseline. While large storms account for most SSY in natural conditions, human-disturbed areas may show the most significant disturbance for smaller storms (Lewis et al., 2001). It </w:t>
      </w:r>
      <w:r>
        <w:t>is hypothesized that the disturbance ratio (DR) is highest for small storms, when background SSY from the undisturbed forest is low and erodible sediment from disturbed surfaces is the dominant source. For large storms, it is hypothesized mass movements an</w:t>
      </w:r>
      <w:r>
        <w:t>d bank erosion contribute to naturally high SSY from the undisturbed watershed, reducing the DR for large events.</w:t>
      </w:r>
    </w:p>
    <w:p w14:paraId="5FD15CB4" w14:textId="77777777" w:rsidR="00D758D4" w:rsidRDefault="00BC14EE">
      <w:r>
        <w:t>This study uses in situ measurements of precipitation, stream discharge, turbidity (T) and suspended sediment concentration (SSC) to 1) quanti</w:t>
      </w:r>
      <w:r>
        <w:t>fy sediment yield from key areas of a human-disturbed watershed in the south Pacific and 2) to develop an empirical model of storm-generated sediment yield to a priority coral reef. The questions addressed include: How mu</w:t>
      </w:r>
      <w:r>
        <w:t xml:space="preserve">ch has human disturbance increased </w:t>
      </w:r>
      <w:r>
        <w:t>sediment yield to the coast?  What human activities dominate the anthropogenic contribution to the sediment budget? Which storm metric is the best predictor of storm event suspended sediment yield (</w:t>
      </w:r>
      <w:r w:rsidR="005D50D5">
        <w:t>SSY</w:t>
      </w:r>
      <w:r w:rsidR="005D50D5">
        <w:rPr>
          <w:vertAlign w:val="subscript"/>
        </w:rPr>
        <w:t>EV</w:t>
      </w:r>
      <w:r>
        <w:t>): total precipitation, Erosivity Index, total discha</w:t>
      </w:r>
      <w:r>
        <w:t>rge, or maximu</w:t>
      </w:r>
      <w:r>
        <w:t>m event discharge? How do sediment contributions from human-disturbed areas and undisturbed areas vary with storm size?</w:t>
      </w:r>
    </w:p>
    <w:p w14:paraId="7DDE46DE" w14:textId="77777777" w:rsidR="00D758D4" w:rsidRDefault="00BC14EE">
      <w:pPr>
        <w:pStyle w:val="Heading2"/>
      </w:pPr>
      <w:r>
        <w:t>Study Area</w:t>
      </w:r>
    </w:p>
    <w:p w14:paraId="5351BEEA" w14:textId="77777777" w:rsidR="00D758D4" w:rsidRDefault="00BC14EE">
      <w:r>
        <w:t>The study watershed, Faga'alu, is located on Tutuila (14S, 170W), the largest island in the Territory of Americ</w:t>
      </w:r>
      <w:r>
        <w:t xml:space="preserve">an Samoa (140 </w:t>
      </w:r>
      <w:r w:rsidR="005D50D5">
        <w:t>km</w:t>
      </w:r>
      <w:r w:rsidR="005D50D5">
        <w:rPr>
          <w:vertAlign w:val="superscript"/>
        </w:rPr>
        <w:t>2</w:t>
      </w:r>
      <w:r>
        <w:t>). Like many volcanic islands in the Pacific, Tutuila is composed of steep, heavily forested mountains with villages and roads constrained to the flat areas near the coast. Faga'alu is a narrow, V-shaped watershed covering approximately 2.</w:t>
      </w:r>
      <w:r>
        <w:t xml:space="preserve">48 </w:t>
      </w:r>
      <w:r w:rsidR="005D50D5">
        <w:t>km</w:t>
      </w:r>
      <w:r w:rsidR="005D50D5">
        <w:rPr>
          <w:vertAlign w:val="superscript"/>
        </w:rPr>
        <w:t>2</w:t>
      </w:r>
      <w:r>
        <w:t xml:space="preserve"> from Matafao Mountain, the highest point on Tutuila (653 m), to its outlet at the Pacific Ocean. Small tributaries from the hillsides feed the main Faga'alu stream, which runs the length of the watershed (~3 km), and drains an area of 1.86 </w:t>
      </w:r>
      <w:r w:rsidR="005D50D5">
        <w:t>km</w:t>
      </w:r>
      <w:r w:rsidR="005D50D5">
        <w:rPr>
          <w:vertAlign w:val="superscript"/>
        </w:rPr>
        <w:t>2</w:t>
      </w:r>
      <w:r>
        <w:t>. Seve</w:t>
      </w:r>
      <w:r>
        <w:t xml:space="preserve">ral small ephemeral streams drain the lower portions of the watershed (0.63 </w:t>
      </w:r>
      <w:r w:rsidR="005D50D5">
        <w:t>km</w:t>
      </w:r>
      <w:r w:rsidR="005D50D5">
        <w:rPr>
          <w:vertAlign w:val="superscript"/>
        </w:rPr>
        <w:t>2</w:t>
      </w:r>
      <w:r>
        <w:t>) directly to the ocean. The mean slope of Faga'alu watershed is 0.53 m/m and total relief is 653 m. Faga'alu Stream discharges to an adjacent, fringing coral reef embayment tha</w:t>
      </w:r>
      <w:r>
        <w:t xml:space="preserve">t Aeby et al. (2006) identified as being highly degraded by sediment. Faga'alu watershed was identified by local environmental management agencies in the American Samoa Coral Reef Advisory Group (CRAG) as a heavily impacted watershed, and in </w:t>
      </w:r>
      <w:r>
        <w:lastRenderedPageBreak/>
        <w:t>August 2012 wa</w:t>
      </w:r>
      <w:r>
        <w:t>s selected by the US Coral Reef Task Force (USCRTF) as a Priority Watershed for conservation and remediation efforts.</w:t>
      </w:r>
    </w:p>
    <w:p w14:paraId="0215F20D" w14:textId="77777777" w:rsidR="00D758D4" w:rsidRDefault="00BC14EE">
      <w:r>
        <w:rPr>
          <w:noProof/>
        </w:rPr>
        <w:drawing>
          <wp:inline distT="0" distB="0" distL="0" distR="0" wp14:anchorId="765B3134" wp14:editId="237B825E">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9"/>
                    <a:stretch>
                      <a:fillRect/>
                    </a:stretch>
                  </pic:blipFill>
                  <pic:spPr>
                    <a:xfrm>
                      <a:off x="0" y="0"/>
                      <a:ext cx="5486400" cy="5820402"/>
                    </a:xfrm>
                    <a:prstGeom prst="rect">
                      <a:avLst/>
                    </a:prstGeom>
                  </pic:spPr>
                </pic:pic>
              </a:graphicData>
            </a:graphic>
          </wp:inline>
        </w:drawing>
      </w:r>
    </w:p>
    <w:p w14:paraId="1EF38470" w14:textId="77777777" w:rsidR="00D758D4" w:rsidRDefault="00BC14EE">
      <w:pPr>
        <w:ind w:firstLine="0"/>
      </w:pPr>
      <w:r>
        <w:t>Figure 1. Faga'alu watershed showing the Upper (undisturbed) and Lower (human-disturbed) subwatersheds. Blue triangles show the location</w:t>
      </w:r>
      <w:r>
        <w:t xml:space="preserve"> of defunct reservoirs, see Appendix 2 for full description. Note the open-pit quarry between FG1 and FG2. Barometer locations at NSTP6 and TULA shown in top-right.</w:t>
      </w:r>
    </w:p>
    <w:p w14:paraId="7F2C7A81" w14:textId="77777777" w:rsidR="00D758D4" w:rsidRDefault="00BC14EE">
      <w:pPr>
        <w:pStyle w:val="Heading3"/>
      </w:pPr>
      <w:r>
        <w:t>Climate</w:t>
      </w:r>
    </w:p>
    <w:p w14:paraId="68649215" w14:textId="77777777" w:rsidR="00D758D4" w:rsidRDefault="00BC14EE">
      <w:r>
        <w:t xml:space="preserve">Precipitation on Tutuila is caused by several mechanisms including cyclones and </w:t>
      </w:r>
      <w:r>
        <w:t>tropical depressions, isolated thunderstorms, and orographic uplifting of trade-wind squalls over the high (300-600 m), mountainous ridge that runs the length of the island. Unlike many other Pacific Islands, the mountainous ridge runs parallel to the pred</w:t>
      </w:r>
      <w:r>
        <w:t>ominant wind direction, and does not cause a significant windward/leeward rainfall gradient. Average annual specific discharge (</w:t>
      </w:r>
      <w:r w:rsidR="005D50D5">
        <w:t>m</w:t>
      </w:r>
      <w:r w:rsidR="005D50D5">
        <w:rPr>
          <w:vertAlign w:val="superscript"/>
        </w:rPr>
        <w:t xml:space="preserve">3 </w:t>
      </w:r>
      <w:r>
        <w:t>/</w:t>
      </w:r>
      <w:proofErr w:type="spellStart"/>
      <w:r>
        <w:t>yr</w:t>
      </w:r>
      <w:proofErr w:type="spellEnd"/>
      <w:r>
        <w:t>/</w:t>
      </w:r>
      <w:r w:rsidR="005D50D5">
        <w:t>km</w:t>
      </w:r>
      <w:r w:rsidR="005D50D5">
        <w:rPr>
          <w:vertAlign w:val="superscript"/>
        </w:rPr>
        <w:t>2</w:t>
      </w:r>
      <w:r>
        <w:t xml:space="preserve">) shows little spatial variation across the island, irrespective of location or orientation </w:t>
      </w:r>
      <w:r>
        <w:lastRenderedPageBreak/>
        <w:t>(Dames &amp; Moore, 1981). From</w:t>
      </w:r>
      <w:r>
        <w:t xml:space="preserve"> 1903 to 1973, average annual precipitation over the island was 3,800 mm/yr (Eyre, 1994; Izuka, 2005). Precipitation increases with elevation, from an average 2,380 mm/yr at the shoreline to 6,350 mm/yr at high elevation. In Faga'alu watershed, rainfall re</w:t>
      </w:r>
      <w:r>
        <w:t>cords show average annual precipitation is 6,350 mm at Matafao Mtn. (653 m m.a.s.l), 5,280 mm at Matafao Reservoir (249 m m.a.s.l.) and about 3,800 mm on the coastal plain (Craig, 2009; Dames &amp; Moore, 1981; Tonkin &amp; Taylor International Ltd., 1989; Wong, 1</w:t>
      </w:r>
      <w:r>
        <w:t>996, Perrault, 2010). Mean annual potential evapotranspiration follows the opposite trend, varying from 890 mm at high elevation to 1,150 mm at sea level (Izuka, 2005). Tropical cyclones are erratic but occurred on average every 1-13 years from 1981-2014 (</w:t>
      </w:r>
      <w:r>
        <w:t>Craig, 2009) and bring intense rainfall, flooding, landslides, and high sediment yield events (Buchanan-Banks, 1979).</w:t>
      </w:r>
    </w:p>
    <w:p w14:paraId="75452D22" w14:textId="77777777" w:rsidR="00D758D4" w:rsidRDefault="00BC14EE">
      <w:r>
        <w:t>There are two subtle rainfall seasons: a drier winter season, from June through September and a wetter summer season, from October through</w:t>
      </w:r>
      <w:r>
        <w:t xml:space="preserve"> May (Izuka, 2005). During the drier winter season, the island is influenced by relatively stronger, predominantly East to Southeast Tradewinds, lower temperatures, lower humidity and lower total rainfall. During the wetter summer season the Inter-Tropical</w:t>
      </w:r>
      <w:r>
        <w:t xml:space="preserve"> Convergence Zone (ITCZ) moves over the region, causing light to moderate Northerly winds, higher temperatures, higher humidity, and higher total rainfall. While total rainfall is lower in the drier Tradewind season, large storm events are still observed. </w:t>
      </w:r>
      <w:r>
        <w:t>Analysis of mean monthly rainfall data for the period 1971-2000 showed 75% of precipitation occurred in the wet seaons, October-May, and 25% occurred in the dry season, June-September (Perrault, 2010; Data from USGS rain gauges and Parameter-elevation Rela</w:t>
      </w:r>
      <w:r>
        <w:t>tionships on Independent Slopes Model (PRISM) Climate Group (Daly et al., 2006)). Analysis of 212 peak discharges at 11 continuous-record gaging sites 1959-1990 showed 65% of annual peak flows occurred during the wet season and 35% of annual peak flows occ</w:t>
      </w:r>
      <w:r>
        <w:t>urred during the drier Tradewind season (Wong, 1996).</w:t>
      </w:r>
    </w:p>
    <w:p w14:paraId="79E154B4" w14:textId="77777777" w:rsidR="00D758D4" w:rsidRDefault="00BC14EE">
      <w:pPr>
        <w:pStyle w:val="Heading3"/>
      </w:pPr>
      <w:r>
        <w:t>Land Use</w:t>
      </w:r>
    </w:p>
    <w:p w14:paraId="547B7832" w14:textId="77777777" w:rsidR="00D758D4" w:rsidRDefault="00BC14EE">
      <w:r>
        <w:t xml:space="preserve">Faga'alu watershed (1.78 </w:t>
      </w:r>
      <w:r w:rsidR="005D50D5">
        <w:t>km</w:t>
      </w:r>
      <w:r w:rsidR="005D50D5">
        <w:rPr>
          <w:vertAlign w:val="superscript"/>
        </w:rPr>
        <w:t xml:space="preserve">2 </w:t>
      </w:r>
      <w:r>
        <w:t>) can be divided into two subwatersheds: 1) an upper subwatershed characterized by large areas of undisturbed, steeply-sloping, forested hillsides (UPPER)(0.9</w:t>
      </w:r>
      <w:r w:rsidR="005D50D5">
        <w:t>km</w:t>
      </w:r>
      <w:r w:rsidR="005D50D5">
        <w:rPr>
          <w:vertAlign w:val="superscript"/>
        </w:rPr>
        <w:t xml:space="preserve">2 </w:t>
      </w:r>
      <w:r>
        <w:t>), a</w:t>
      </w:r>
      <w:r>
        <w:t xml:space="preserve">nd 2) a lower subwatershed wtih similarly steep forested topography and relatively small flat areas that are urbanized or densely settled (LOWER)(0.88 </w:t>
      </w:r>
      <w:r w:rsidR="005D50D5">
        <w:t>km</w:t>
      </w:r>
      <w:r w:rsidR="005D50D5">
        <w:rPr>
          <w:vertAlign w:val="superscript"/>
        </w:rPr>
        <w:t xml:space="preserve">2 </w:t>
      </w:r>
      <w:r>
        <w:t>)(Figure 1). This settlement pattern is typical in the South Pacific and other volcanic islands, where</w:t>
      </w:r>
      <w:r>
        <w:t xml:space="preserve"> their small size and steep topography constrain development to areas near the coast (Begin 2013). The LOWER subwatershed also includes two unique anthropogenic features not found in "typical" watersheds in American Samoa: 1) an open aggregate quarry, upst</w:t>
      </w:r>
      <w:r>
        <w:t>ream of FG2 in Figure 1, and 2) a large impervious area associated with a hospital, adjacent FG3 in Figure 1. To separate these key features, the LOWER subwatershed can be further divided into a LOWER_QUARRY subwatershed, draining areas between FG1 and FG2</w:t>
      </w:r>
      <w:r>
        <w:t>, and a LOWER_VILLAGE subwatershed, draining areas between FG2 and FG3.</w:t>
      </w:r>
    </w:p>
    <w:p w14:paraId="1FBF0B47" w14:textId="77777777" w:rsidR="00D758D4" w:rsidRDefault="00BC14EE">
      <w:r>
        <w:t>Insert Table 1 here</w:t>
      </w:r>
    </w:p>
    <w:p w14:paraId="7F2078F5" w14:textId="77777777" w:rsidR="00D758D4" w:rsidRDefault="00BC14EE">
      <w:pPr>
        <w:ind w:firstLine="0"/>
      </w:pPr>
      <w:r>
        <w:t>Table 1. Land use categories in Faga'alu subwatersheds (NOAA Ocean Service and Coastal Services Center, 2010)</w:t>
      </w:r>
    </w:p>
    <w:p w14:paraId="1BCD4ADD" w14:textId="77777777" w:rsidR="00D758D4" w:rsidRDefault="00D758D4"/>
    <w:p w14:paraId="2DBDBD81" w14:textId="77777777" w:rsidR="00D758D4" w:rsidRDefault="00BC14EE">
      <w:r>
        <w:t>A land cover map (2.5 m resolution) (NOAA Ocean Servi</w:t>
      </w:r>
      <w:r>
        <w:t>ce and Coastal Services Center, 2010) classified the predominant land cover in Faga'alu watershed as undisturbed (93.2%), including forest (84.5%) and scrub/shrub (8.6%) on the steep hillsides(Table 1), where natural landsliding can contribute large amount</w:t>
      </w:r>
      <w:r>
        <w:t xml:space="preserve">s of sediment during storm events (Buchanan-Banks, 1979; Calhoun and Fletcher, 1999). Compared to other watersheds on Tutuila, a relatively large </w:t>
      </w:r>
      <w:r>
        <w:lastRenderedPageBreak/>
        <w:t>portion of Faga'alu watershed is urbanized (4.6% "High Intensity Developed" in Table 1), due to large areas of</w:t>
      </w:r>
      <w:r>
        <w:t xml:space="preserve"> impervious surface associated with the hospital and the numerous residences and businesses. A small portion of the watershed (1.1%) is developed open space, which includes landscaped lawns and parks. In addition to some small household gardens there are s</w:t>
      </w:r>
      <w:r>
        <w:t xml:space="preserve">everal small agricultural areas growing banana and taro on the steep hillsides. These agricultural plots were classified as "Grassland" due to the high fractional grass cover in the plots (Table 1). Farmers of these plots are currently receiving technical </w:t>
      </w:r>
      <w:r>
        <w:t>assistance from the Natural Resource Conservation Service (NRCS) to mitigate erosion. There are several small footpaths and unpaved driveways in the village, but most unpaved roads are stabilized with compacted gravel and do not appear to be a major contri</w:t>
      </w:r>
      <w:r>
        <w:t>butor of sediment (Horsley-Witten, 2012b). Longitudinal sampling of Faga'alu stream during baseflow conditions in 2011 showed significantly increased turbidity downstream of a bridge construction site on the village road approximately 200 m downstream of F</w:t>
      </w:r>
      <w:r>
        <w:t>G2 (Curtis et al., 2011). Construction of the bridge was completed in March 2012 and no longer increases turbidity.</w:t>
      </w:r>
    </w:p>
    <w:p w14:paraId="631BC0B3" w14:textId="77777777" w:rsidR="00D758D4" w:rsidRDefault="00BC14EE">
      <w:r>
        <w:t>An open-pit aggregate quarry, covering 1.6 ha (5.7% of LOWER_QUARRY subwatershed) accounts for the majority of the 1.0% Bare Land in Faga'al</w:t>
      </w:r>
      <w:r>
        <w:t>u watershed (Table 1). The quarry has been in continuous operation since the 1960's by advancing into the steep hillside to quarry the underlying basalt formation (Latinis 1996). The overburden soil and weathered rock was either piled up on-site where it w</w:t>
      </w:r>
      <w:r>
        <w:t>as eroded by storms, or was manually rinsed from crushed aggregate. With few sediment runoff controls in place, the sediment was discharged directly to the stream. In 2011, the quarry operators installed some sediment runoff management practices such as si</w:t>
      </w:r>
      <w:r>
        <w:t xml:space="preserve">lt fences and settling ponds (Horsley-Witten, 2011) but they were unmaintained and inadequate to control the large amount of sediment mobilized during storm events (Horsley-Witten, 2012a). In 2013, additional control structures were installed to route the </w:t>
      </w:r>
      <w:r>
        <w:t xml:space="preserve">groundwater seep directly from the blast face into the stream, to prevent it from eroding sediment from the haul road into the stream. Crushed rock was also distributed over the haul road and landings to decrease erodible sediment, and some large piles of </w:t>
      </w:r>
      <w:r>
        <w:t>overburden were naturally overgrown by vegetation (Figure 2).</w:t>
      </w:r>
    </w:p>
    <w:p w14:paraId="3ABC6DC4" w14:textId="77777777" w:rsidR="00D758D4" w:rsidRDefault="00BC14EE">
      <w:r>
        <w:rPr>
          <w:noProof/>
        </w:rPr>
        <w:drawing>
          <wp:inline distT="0" distB="0" distL="0" distR="0" wp14:anchorId="544507F8" wp14:editId="774F9B4B">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10"/>
                    <a:stretch>
                      <a:fillRect/>
                    </a:stretch>
                  </pic:blipFill>
                  <pic:spPr>
                    <a:xfrm>
                      <a:off x="0" y="0"/>
                      <a:ext cx="5486400" cy="3086100"/>
                    </a:xfrm>
                    <a:prstGeom prst="rect">
                      <a:avLst/>
                    </a:prstGeom>
                  </pic:spPr>
                </pic:pic>
              </a:graphicData>
            </a:graphic>
          </wp:inline>
        </w:drawing>
      </w:r>
    </w:p>
    <w:p w14:paraId="69CBD0C4" w14:textId="77777777" w:rsidR="00D758D4" w:rsidRDefault="00BC14EE">
      <w:pPr>
        <w:ind w:firstLine="0"/>
      </w:pPr>
      <w:r>
        <w:lastRenderedPageBreak/>
        <w:t>Figure 2. Photos of the open aggregate quarry in Faga'alu in 2012 (Top) and 2014 (Bottom). Photo: Messina</w:t>
      </w:r>
    </w:p>
    <w:p w14:paraId="4B14E3DE" w14:textId="77777777" w:rsidR="00D758D4" w:rsidRDefault="00BC14EE">
      <w:r>
        <w:t>Three water impoundment structures were built in the UPPER subwatershed for drinking w</w:t>
      </w:r>
      <w:r>
        <w:t>ater supply and hydropower but only the highest, Matafao Reservoir, was ever connected to the mu</w:t>
      </w:r>
      <w:r>
        <w:t>nicipal water system and has since fallen out of use (Tonkin &amp; Taylor International Ltd., 1989)(Figure 1). The dam at FG1 has filled with bedload sediment and f</w:t>
      </w:r>
      <w:r>
        <w:t>lows over the spillway even at the lowest flows. We assume the other reservoirs are similarly filled with coarse sediment and are not currently retaining fine suspended sediment. A full description of stream impoundments is in Appendix 2.</w:t>
      </w:r>
    </w:p>
    <w:p w14:paraId="7B768E5E" w14:textId="77777777" w:rsidR="00D758D4" w:rsidRDefault="00BC14EE">
      <w:pPr>
        <w:pStyle w:val="Heading2"/>
      </w:pPr>
      <w:r>
        <w:t>Methods</w:t>
      </w:r>
    </w:p>
    <w:p w14:paraId="0E409A5F" w14:textId="77777777" w:rsidR="00D758D4" w:rsidRDefault="00BC14EE">
      <w:r>
        <w:t>The suspe</w:t>
      </w:r>
      <w:r>
        <w:t>nded sediment load (SSY) was calculated at three sampling points in Faga'alu stream that drain key land covers suspected of having different SSY: FG1 drains undisturbed forest in the UPPER subwatershed, FG2 drains undisturbed forest and the quarry in the L</w:t>
      </w:r>
      <w:r>
        <w:t>OWER_QUARRY subwatershed, and FG3 drains undisturbed forest and the village in the LOWER_VILLAGE subwatershed. While steep, mountainous watersheds can discharge large amounts of bedload (Milliman and Syvitski, 1992), this research is focused on sediment si</w:t>
      </w:r>
      <w:r>
        <w:t>ze fractions that can be transported in suspension in the marine environment to settle on corals; this is generally restricted to silt and clay fractions (&lt;16um) (Asselman, 2000).</w:t>
      </w:r>
    </w:p>
    <w:p w14:paraId="5F6EE97B" w14:textId="77777777" w:rsidR="00D758D4" w:rsidRDefault="00BC14EE">
      <w:pPr>
        <w:pStyle w:val="Heading3"/>
      </w:pPr>
      <w:r>
        <w:t>Calculating suspended sediment yield from individual storm events (</w:t>
      </w:r>
      <w:r w:rsidR="005D50D5">
        <w:t>SSY</w:t>
      </w:r>
      <w:r w:rsidR="005D50D5">
        <w:rPr>
          <w:vertAlign w:val="subscript"/>
        </w:rPr>
        <w:t>EV</w:t>
      </w:r>
      <w:r>
        <w:t>)</w:t>
      </w:r>
    </w:p>
    <w:p w14:paraId="3CFFEBA6" w14:textId="77777777" w:rsidR="00D758D4" w:rsidRDefault="005D50D5">
      <w:r>
        <w:t>SSY</w:t>
      </w:r>
      <w:r>
        <w:rPr>
          <w:vertAlign w:val="subscript"/>
        </w:rPr>
        <w:t>EV</w:t>
      </w:r>
      <w:r w:rsidR="00BC14EE">
        <w:t xml:space="preserve"> at FG1, FG2, and FG3 was calculated by integrating continuous estimates 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3116"/>
        <w:gridCol w:w="3116"/>
        <w:gridCol w:w="3118"/>
      </w:tblGrid>
      <w:tr w:rsidR="00D758D4" w14:paraId="43E11ADF" w14:textId="77777777">
        <w:tc>
          <w:tcPr>
            <w:tcW w:w="3120" w:type="dxa"/>
          </w:tcPr>
          <w:p w14:paraId="41002296" w14:textId="77777777" w:rsidR="00D758D4" w:rsidRDefault="00D758D4"/>
        </w:tc>
        <w:tc>
          <w:tcPr>
            <w:tcW w:w="3120" w:type="dxa"/>
          </w:tcPr>
          <w:p w14:paraId="3D3BA1D2" w14:textId="77777777" w:rsidR="00D758D4" w:rsidRDefault="00D758D4"/>
        </w:tc>
        <w:tc>
          <w:tcPr>
            <w:tcW w:w="3120" w:type="dxa"/>
          </w:tcPr>
          <w:p w14:paraId="33BBBA26" w14:textId="77777777" w:rsidR="00D758D4" w:rsidRDefault="00BC14EE">
            <w:r>
              <w:t>Equatio</w:t>
            </w:r>
            <w:r>
              <w:t>n 1</w:t>
            </w:r>
          </w:p>
        </w:tc>
      </w:tr>
      <w:tr w:rsidR="00D758D4" w14:paraId="3B655678" w14:textId="77777777">
        <w:tc>
          <w:tcPr>
            <w:tcW w:w="9360" w:type="dxa"/>
            <w:gridSpan w:val="3"/>
          </w:tcPr>
          <w:p w14:paraId="2DD0B966" w14:textId="77777777" w:rsidR="00D758D4" w:rsidRDefault="00BC14EE" w:rsidP="00B33F17">
            <w:pPr>
              <w:ind w:firstLine="0"/>
            </w:pPr>
            <w:proofErr w:type="gramStart"/>
            <w:r>
              <w:t>where</w:t>
            </w:r>
            <w:proofErr w:type="gramEnd"/>
            <w:r>
              <w:t xml:space="preserve"> </w:t>
            </w:r>
            <w:r w:rsidR="005D50D5">
              <w:t>SSY</w:t>
            </w:r>
            <w:r w:rsidR="005D50D5">
              <w:rPr>
                <w:vertAlign w:val="subscript"/>
              </w:rPr>
              <w:t>EV</w:t>
            </w:r>
            <w:r>
              <w:t xml:space="preserve"> is suspended sediment yield (tons) for an event from t=0 at storm start to T=storm end, SSC is suspended sediment concentration (mg/L), and Q is water discharge (L/sec), and k converts from mg to tons (10-6).</w:t>
            </w:r>
          </w:p>
        </w:tc>
      </w:tr>
    </w:tbl>
    <w:p w14:paraId="39B32052" w14:textId="77777777" w:rsidR="00D758D4" w:rsidRDefault="00BC14EE">
      <w:r>
        <w:t xml:space="preserve">Storm events can be defined </w:t>
      </w:r>
      <w:r>
        <w:t xml:space="preserve">by precipitation (Hicks, 1990) or discharge parameters (Duvert et al., 2012), and the method used to identify storm events on the hydrograph can significantly influence the analysis of </w:t>
      </w:r>
      <w:r w:rsidR="005D50D5">
        <w:t>SSY</w:t>
      </w:r>
      <w:r w:rsidR="005D50D5">
        <w:rPr>
          <w:vertAlign w:val="subscript"/>
        </w:rPr>
        <w:t>EV</w:t>
      </w:r>
      <w:r>
        <w:t xml:space="preserve"> (</w:t>
      </w:r>
      <w:proofErr w:type="spellStart"/>
      <w:r>
        <w:t>Gellis</w:t>
      </w:r>
      <w:proofErr w:type="spellEnd"/>
      <w:r>
        <w:t>, 2013). Complex graphical or rule-based techniques for hy</w:t>
      </w:r>
      <w:r>
        <w:t>drograph separation may be implemented (Dunne and Leopold, 1978; Perrault, 2010), but for this research the simple stage height threshold rule was used due to the flashy hydrologic response, low baseflow discharge, and short duration of recession curves be</w:t>
      </w:r>
      <w:r>
        <w:t>tween events (Lewis et al., 2001; Fahey et al., 2003). A storm event was defined as the period of time when stream stage height exceeded a given threshold. The threshold was defined as the mean stage, plus one standard deviation. Complex storm events occur</w:t>
      </w:r>
      <w:r>
        <w:t>red when subsequent rain fell before the stream stage fell below the storm threshold. These events were separated manually into individual storms for analysis, but required the discretion of the analyst (Duvert, 2012). Where Q peaks were separated by at le</w:t>
      </w:r>
      <w:r>
        <w:t>ast a two hour period and Q was nearly at baseflow, complex storm events were separated into individual storm events. Several small events that produced runoff but were too small to be included as a storm event, but had significant impacts on SSC. The term</w:t>
      </w:r>
      <w:r>
        <w:t xml:space="preserve"> "baseflow" is used to designate flow below the storm threshold.</w:t>
      </w:r>
    </w:p>
    <w:p w14:paraId="27EBC4C1" w14:textId="77777777" w:rsidR="00D758D4" w:rsidRDefault="00BC14EE">
      <w:pPr>
        <w:pStyle w:val="Heading3"/>
      </w:pPr>
      <w:r>
        <w:t>Relationship of sediment load to sediment budget</w:t>
      </w:r>
    </w:p>
    <w:p w14:paraId="1AE7E739" w14:textId="77777777" w:rsidR="00D758D4" w:rsidRDefault="00BC14EE">
      <w:r>
        <w:t>We use the measured sediment load at three location to quantify the in-stream sediment budget. Other components of sediment budgets include ch</w:t>
      </w:r>
      <w:r>
        <w:t xml:space="preserve">annel erosion, or channel and floodplain deposition (Walling and Collins, 2008). Sediment storage and remobilization can significantly complicate the interpretation of instream loads, and complicate the identification of </w:t>
      </w:r>
      <w:r>
        <w:lastRenderedPageBreak/>
        <w:t>a land use signal. In Faga'alu, the</w:t>
      </w:r>
      <w:r>
        <w:t xml:space="preserve"> channel bed is predominantly large volcanic cobbles and coarse gravel, with no significant patches of fine sediment. Upstream of the village, the valley is very narrow with no floodplain. In the downstream reaches of the lower watershed, where fines might</w:t>
      </w:r>
      <w:r>
        <w:t xml:space="preserve"> deposit in the floodplain, the channel has been stabilized with cobble reinforced by fencing, so overbank flows and sediment deposition on the floodplain are not observed. We therefore assume that channel erosion and channel and floodplain deposition are </w:t>
      </w:r>
      <w:r>
        <w:t xml:space="preserve">insignificant components of the sediment budget, so the measured sediment loads at the three locations reflect differences in hillslope supply of sediment. Minimal sediment storage also reduces the lag time between landscape disturbance and observation of </w:t>
      </w:r>
      <w:r>
        <w:t>sediment at the watershed outlet.</w:t>
      </w:r>
    </w:p>
    <w:p w14:paraId="4D9E37A5" w14:textId="77777777" w:rsidR="00D758D4" w:rsidRDefault="00BC14EE">
      <w:pPr>
        <w:pStyle w:val="Heading3"/>
      </w:pPr>
      <w:r>
        <w:t>Quantifying SSY from disturbed and undisturbed subwatersheds</w:t>
      </w:r>
    </w:p>
    <w:p w14:paraId="49C988C9" w14:textId="77777777" w:rsidR="00D758D4" w:rsidRDefault="00BC14EE">
      <w:r>
        <w:t>A main objective for this study was to quantify increased total SSY to Faga'alu Bay (</w:t>
      </w:r>
      <w:r w:rsidR="005D50D5">
        <w:t>SSY</w:t>
      </w:r>
      <w:r w:rsidR="005D50D5">
        <w:rPr>
          <w:vertAlign w:val="subscript"/>
        </w:rPr>
        <w:t>TOTAL</w:t>
      </w:r>
      <w:r>
        <w:t>) from human disturbed areas. Relative contributions from undisturbe</w:t>
      </w:r>
      <w:r>
        <w:t>d and human-disturbed areas were assessed using two approaches : 1) comparing SSY contributions from subwatersheds for each storm and the average of all storms, and 2) the Disturbance Ratio (DR).</w:t>
      </w:r>
    </w:p>
    <w:p w14:paraId="53916AAC" w14:textId="77777777" w:rsidR="00D758D4" w:rsidRDefault="00BC14EE">
      <w:r>
        <w:t xml:space="preserve">The percent contributions to total </w:t>
      </w:r>
      <w:r w:rsidR="005D50D5">
        <w:t>SSY</w:t>
      </w:r>
      <w:r w:rsidR="005D50D5">
        <w:rPr>
          <w:vertAlign w:val="subscript"/>
        </w:rPr>
        <w:t>EV</w:t>
      </w:r>
      <w:r>
        <w:t xml:space="preserve"> from the UPPER and </w:t>
      </w:r>
      <w:r>
        <w:t xml:space="preserve">LOWER subwatersheds were calculated for each storm event by measuring </w:t>
      </w:r>
      <w:r w:rsidR="005D50D5">
        <w:t>SSY</w:t>
      </w:r>
      <w:r w:rsidR="005D50D5">
        <w:rPr>
          <w:vertAlign w:val="subscript"/>
        </w:rPr>
        <w:t>EV</w:t>
      </w:r>
      <w:r>
        <w:t xml:space="preserve"> at FG1 and FG3 (Figure 1). Total SSY loading to the Bay was measured at FG3 (</w:t>
      </w:r>
      <w:r w:rsidR="005D50D5">
        <w:t>SSY</w:t>
      </w:r>
      <w:r w:rsidR="005D50D5">
        <w:rPr>
          <w:vertAlign w:val="subscript"/>
        </w:rPr>
        <w:t>TOTAL</w:t>
      </w:r>
      <w:r>
        <w:t xml:space="preserve">= </w:t>
      </w:r>
      <w:r w:rsidR="005D50D5">
        <w:t>SSY</w:t>
      </w:r>
      <w:r w:rsidR="005D50D5">
        <w:rPr>
          <w:vertAlign w:val="subscript"/>
        </w:rPr>
        <w:t>FG3</w:t>
      </w:r>
      <w:r>
        <w:t>). SSY from the UPPER subwatershed was measured at FG1 (</w:t>
      </w:r>
      <w:r w:rsidR="005D50D5">
        <w:t>SSY</w:t>
      </w:r>
      <w:r w:rsidR="005D50D5">
        <w:rPr>
          <w:vertAlign w:val="subscript"/>
        </w:rPr>
        <w:t>UPPER</w:t>
      </w:r>
      <w:r>
        <w:t xml:space="preserve"> = </w:t>
      </w:r>
      <w:r w:rsidR="005D50D5">
        <w:t>SSY</w:t>
      </w:r>
      <w:r w:rsidR="005D50D5">
        <w:rPr>
          <w:vertAlign w:val="subscript"/>
        </w:rPr>
        <w:t>FG1</w:t>
      </w:r>
      <w:r>
        <w:t>). SSY from th</w:t>
      </w:r>
      <w:r>
        <w:t>e LOWER subwatershed (</w:t>
      </w:r>
      <w:r w:rsidR="005D50D5">
        <w:t>SSY</w:t>
      </w:r>
      <w:r w:rsidR="005D50D5">
        <w:rPr>
          <w:vertAlign w:val="subscript"/>
        </w:rPr>
        <w:t>LOWER</w:t>
      </w:r>
      <w:r>
        <w:t xml:space="preserve">) was calculated as </w:t>
      </w:r>
      <w:r w:rsidR="005D50D5">
        <w:t>SSY</w:t>
      </w:r>
      <w:r w:rsidR="005D50D5">
        <w:rPr>
          <w:vertAlign w:val="subscript"/>
        </w:rPr>
        <w:t>FG3</w:t>
      </w:r>
      <w:r>
        <w:t>-</w:t>
      </w:r>
      <w:r w:rsidR="005D50D5">
        <w:t>SSY</w:t>
      </w:r>
      <w:r w:rsidR="005D50D5">
        <w:rPr>
          <w:vertAlign w:val="subscript"/>
        </w:rPr>
        <w:t>FG1</w:t>
      </w:r>
      <w:r>
        <w:t xml:space="preserve">. Where </w:t>
      </w:r>
      <w:r w:rsidR="005D50D5">
        <w:t>SSY</w:t>
      </w:r>
      <w:r w:rsidR="005D50D5">
        <w:rPr>
          <w:vertAlign w:val="subscript"/>
        </w:rPr>
        <w:t>EV</w:t>
      </w:r>
      <w:r>
        <w:t xml:space="preserve"> data at FG2 were also available, the contributions from the quarry subwatershed (</w:t>
      </w:r>
      <w:r w:rsidR="005D50D5">
        <w:t>SSY</w:t>
      </w:r>
      <w:r w:rsidR="005D50D5">
        <w:rPr>
          <w:vertAlign w:val="subscript"/>
        </w:rPr>
        <w:t>LOWER</w:t>
      </w:r>
      <w:r>
        <w:t xml:space="preserve">_QUARRY = </w:t>
      </w:r>
      <w:r w:rsidR="005D50D5">
        <w:t>SSY</w:t>
      </w:r>
      <w:r w:rsidR="005D50D5">
        <w:rPr>
          <w:vertAlign w:val="subscript"/>
        </w:rPr>
        <w:t>FG2</w:t>
      </w:r>
      <w:r>
        <w:t>-</w:t>
      </w:r>
      <w:r w:rsidR="005D50D5">
        <w:t>SSY</w:t>
      </w:r>
      <w:r w:rsidR="005D50D5">
        <w:rPr>
          <w:vertAlign w:val="subscript"/>
        </w:rPr>
        <w:t>FG1</w:t>
      </w:r>
      <w:r>
        <w:t>), and village subwatershed (</w:t>
      </w:r>
      <w:r w:rsidR="005D50D5">
        <w:t>SSY</w:t>
      </w:r>
      <w:r w:rsidR="005D50D5">
        <w:rPr>
          <w:vertAlign w:val="subscript"/>
        </w:rPr>
        <w:t>LOWER</w:t>
      </w:r>
      <w:r>
        <w:t xml:space="preserve">_VILLAGE = </w:t>
      </w:r>
      <w:r w:rsidR="005D50D5">
        <w:t>SSY</w:t>
      </w:r>
      <w:r w:rsidR="005D50D5">
        <w:rPr>
          <w:vertAlign w:val="subscript"/>
        </w:rPr>
        <w:t>FG3</w:t>
      </w:r>
      <w:r>
        <w:t>-</w:t>
      </w:r>
      <w:r w:rsidR="005D50D5">
        <w:t>SSY</w:t>
      </w:r>
      <w:r w:rsidR="005D50D5">
        <w:rPr>
          <w:vertAlign w:val="subscript"/>
        </w:rPr>
        <w:t>FG2</w:t>
      </w:r>
      <w:r>
        <w:t>) were</w:t>
      </w:r>
      <w:r>
        <w:t xml:space="preserve"> calculated separately. Percent contributions were compared event-wise, as well as the average of all storm events.</w:t>
      </w:r>
    </w:p>
    <w:p w14:paraId="0CB638A8" w14:textId="77777777" w:rsidR="00D758D4" w:rsidRDefault="00BC14EE">
      <w:r>
        <w:t xml:space="preserve">Land cover in the LOWER subwatershed includes both undisturbed and human-disturbed surfaces. To calculate SSY from the disturbed areas, SSY </w:t>
      </w:r>
      <w:r>
        <w:t>from the undisturbed areas was estimated using the specific SSY (</w:t>
      </w:r>
      <w:proofErr w:type="spellStart"/>
      <w:r>
        <w:t>sSSY</w:t>
      </w:r>
      <w:proofErr w:type="spellEnd"/>
      <w:r>
        <w:t xml:space="preserve"> tons/</w:t>
      </w:r>
      <w:proofErr w:type="gramStart"/>
      <w:r w:rsidR="005D50D5">
        <w:t>km</w:t>
      </w:r>
      <w:r w:rsidR="005D50D5">
        <w:rPr>
          <w:vertAlign w:val="superscript"/>
        </w:rPr>
        <w:t xml:space="preserve">2 </w:t>
      </w:r>
      <w:r>
        <w:t>)</w:t>
      </w:r>
      <w:proofErr w:type="gramEnd"/>
      <w:r>
        <w:t xml:space="preserve"> from the UPPER subwatershed mu</w:t>
      </w:r>
      <w:r>
        <w:t xml:space="preserve">ltiplied by the undisturbed area in the LOWER subwatersheds. SSY from the undisturbed areas was subtracted from the measured SSY to determine SSY </w:t>
      </w:r>
      <w:r>
        <w:t>from disturbed areas (</w:t>
      </w:r>
      <w:proofErr w:type="spellStart"/>
      <w:r w:rsidR="005D50D5">
        <w:t>sSSY</w:t>
      </w:r>
      <w:r w:rsidR="005D50D5">
        <w:rPr>
          <w:vertAlign w:val="subscript"/>
        </w:rPr>
        <w:t>UPPER</w:t>
      </w:r>
      <w:proofErr w:type="spellEnd"/>
      <w:r>
        <w:t>):</w:t>
      </w:r>
    </w:p>
    <w:tbl>
      <w:tblPr>
        <w:tblStyle w:val="TableGrid"/>
        <w:tblW w:w="0" w:type="auto"/>
        <w:tblLook w:val="04A0" w:firstRow="1" w:lastRow="0" w:firstColumn="1" w:lastColumn="0" w:noHBand="0" w:noVBand="1"/>
      </w:tblPr>
      <w:tblGrid>
        <w:gridCol w:w="3116"/>
        <w:gridCol w:w="3116"/>
        <w:gridCol w:w="3118"/>
      </w:tblGrid>
      <w:tr w:rsidR="00D758D4" w14:paraId="3BF06D6C" w14:textId="77777777">
        <w:tc>
          <w:tcPr>
            <w:tcW w:w="3120" w:type="dxa"/>
          </w:tcPr>
          <w:p w14:paraId="45A83549" w14:textId="77777777" w:rsidR="00D758D4" w:rsidRDefault="00D758D4"/>
        </w:tc>
        <w:tc>
          <w:tcPr>
            <w:tcW w:w="3120" w:type="dxa"/>
          </w:tcPr>
          <w:p w14:paraId="61110A75" w14:textId="77777777" w:rsidR="00D758D4" w:rsidRDefault="00D758D4"/>
        </w:tc>
        <w:tc>
          <w:tcPr>
            <w:tcW w:w="3120" w:type="dxa"/>
          </w:tcPr>
          <w:p w14:paraId="65CB1BA5" w14:textId="77777777" w:rsidR="00D758D4" w:rsidRDefault="00BC14EE">
            <w:r>
              <w:t>Equation 3</w:t>
            </w:r>
          </w:p>
        </w:tc>
      </w:tr>
      <w:tr w:rsidR="00D758D4" w14:paraId="24C68062" w14:textId="77777777">
        <w:tc>
          <w:tcPr>
            <w:tcW w:w="9360" w:type="dxa"/>
            <w:gridSpan w:val="3"/>
          </w:tcPr>
          <w:p w14:paraId="11A291F8" w14:textId="77777777" w:rsidR="00D758D4" w:rsidRDefault="00D758D4"/>
        </w:tc>
      </w:tr>
    </w:tbl>
    <w:p w14:paraId="6E37E64C" w14:textId="77777777" w:rsidR="00D758D4" w:rsidRDefault="00BC14EE">
      <w:r>
        <w:t xml:space="preserve">The disturbance ratio (DR) is the ratio of </w:t>
      </w:r>
      <w:r w:rsidR="005D50D5">
        <w:t>SSY</w:t>
      </w:r>
      <w:r w:rsidR="005D50D5">
        <w:rPr>
          <w:vertAlign w:val="subscript"/>
        </w:rPr>
        <w:t>EV</w:t>
      </w:r>
      <w:r>
        <w:t xml:space="preserve"> from the total human-disturbed watershed under current conditions (</w:t>
      </w:r>
      <w:r w:rsidR="005D50D5">
        <w:t>SSY</w:t>
      </w:r>
      <w:r w:rsidR="005D50D5">
        <w:rPr>
          <w:vertAlign w:val="subscript"/>
        </w:rPr>
        <w:t>TOTAL</w:t>
      </w:r>
      <w:r>
        <w:t xml:space="preserve">), to SSY under pre-disturbance conditions, calculated using </w:t>
      </w:r>
      <w:proofErr w:type="spellStart"/>
      <w:r w:rsidR="005D50D5">
        <w:t>sSSY</w:t>
      </w:r>
      <w:r w:rsidR="005D50D5">
        <w:rPr>
          <w:vertAlign w:val="subscript"/>
        </w:rPr>
        <w:t>UPPER</w:t>
      </w:r>
      <w:proofErr w:type="spellEnd"/>
      <w:r>
        <w:t>:</w:t>
      </w:r>
    </w:p>
    <w:tbl>
      <w:tblPr>
        <w:tblStyle w:val="TableGrid"/>
        <w:tblW w:w="0" w:type="auto"/>
        <w:tblLook w:val="04A0" w:firstRow="1" w:lastRow="0" w:firstColumn="1" w:lastColumn="0" w:noHBand="0" w:noVBand="1"/>
      </w:tblPr>
      <w:tblGrid>
        <w:gridCol w:w="3116"/>
        <w:gridCol w:w="3116"/>
        <w:gridCol w:w="3118"/>
      </w:tblGrid>
      <w:tr w:rsidR="00D758D4" w14:paraId="701F34BA" w14:textId="77777777">
        <w:tc>
          <w:tcPr>
            <w:tcW w:w="3120" w:type="dxa"/>
          </w:tcPr>
          <w:p w14:paraId="718AE260" w14:textId="77777777" w:rsidR="00D758D4" w:rsidRDefault="00D758D4"/>
        </w:tc>
        <w:tc>
          <w:tcPr>
            <w:tcW w:w="3120" w:type="dxa"/>
          </w:tcPr>
          <w:p w14:paraId="781B64F3" w14:textId="77777777" w:rsidR="00D758D4" w:rsidRDefault="00D758D4"/>
        </w:tc>
        <w:tc>
          <w:tcPr>
            <w:tcW w:w="3120" w:type="dxa"/>
          </w:tcPr>
          <w:p w14:paraId="4DFCA3A8" w14:textId="77777777" w:rsidR="00D758D4" w:rsidRDefault="00BC14EE">
            <w:r>
              <w:t>Equation</w:t>
            </w:r>
            <w:r>
              <w:t xml:space="preserve"> 2</w:t>
            </w:r>
          </w:p>
        </w:tc>
      </w:tr>
      <w:tr w:rsidR="00D758D4" w14:paraId="65DC4D4D" w14:textId="77777777">
        <w:tc>
          <w:tcPr>
            <w:tcW w:w="9360" w:type="dxa"/>
            <w:gridSpan w:val="3"/>
          </w:tcPr>
          <w:p w14:paraId="7836B575" w14:textId="77777777" w:rsidR="00D758D4" w:rsidRDefault="00BC14EE" w:rsidP="00B33F17">
            <w:pPr>
              <w:ind w:firstLine="0"/>
            </w:pPr>
            <w:proofErr w:type="gramStart"/>
            <w:r>
              <w:t>where</w:t>
            </w:r>
            <w:proofErr w:type="gramEnd"/>
            <w:r>
              <w:t xml:space="preserve"> </w:t>
            </w:r>
            <w:proofErr w:type="spellStart"/>
            <w:r w:rsidR="005D50D5">
              <w:t>SSY</w:t>
            </w:r>
            <w:r w:rsidR="005D50D5">
              <w:rPr>
                <w:vertAlign w:val="subscript"/>
              </w:rPr>
              <w:t>disturbed</w:t>
            </w:r>
            <w:proofErr w:type="spellEnd"/>
            <w:r w:rsidR="005D50D5">
              <w:rPr>
                <w:vertAlign w:val="subscript"/>
              </w:rPr>
              <w:t xml:space="preserve"> </w:t>
            </w:r>
            <w:r>
              <w:t xml:space="preserve"> is SSY from disturbed areas only (tons), </w:t>
            </w:r>
            <w:proofErr w:type="spellStart"/>
            <w:r w:rsidR="005D50D5">
              <w:t>SSY</w:t>
            </w:r>
            <w:r w:rsidR="005D50D5">
              <w:rPr>
                <w:vertAlign w:val="subscript"/>
              </w:rPr>
              <w:t>subwatershed</w:t>
            </w:r>
            <w:proofErr w:type="spellEnd"/>
            <w:r w:rsidR="005D50D5">
              <w:rPr>
                <w:vertAlign w:val="subscript"/>
              </w:rPr>
              <w:t xml:space="preserve"> </w:t>
            </w:r>
            <w:r>
              <w:t xml:space="preserve"> is SSY (tons) measured from the disturbed subwatershed (</w:t>
            </w:r>
            <w:r w:rsidR="005D50D5">
              <w:t>SSY</w:t>
            </w:r>
            <w:r w:rsidR="005D50D5">
              <w:rPr>
                <w:vertAlign w:val="subscript"/>
              </w:rPr>
              <w:t>FG2</w:t>
            </w:r>
            <w:r>
              <w:t xml:space="preserve">, </w:t>
            </w:r>
            <w:r w:rsidR="005D50D5">
              <w:t>SSY</w:t>
            </w:r>
            <w:r w:rsidR="005D50D5">
              <w:rPr>
                <w:vertAlign w:val="subscript"/>
              </w:rPr>
              <w:t>FG3</w:t>
            </w:r>
            <w:r>
              <w:t xml:space="preserve">), </w:t>
            </w:r>
            <w:proofErr w:type="spellStart"/>
            <w:r w:rsidR="005D50D5">
              <w:t>sSSY</w:t>
            </w:r>
            <w:r w:rsidR="005D50D5">
              <w:rPr>
                <w:vertAlign w:val="subscript"/>
              </w:rPr>
              <w:t>UPPER</w:t>
            </w:r>
            <w:proofErr w:type="spellEnd"/>
            <w:r>
              <w:t xml:space="preserve"> is specific SSY (tons/</w:t>
            </w:r>
            <w:r w:rsidR="005D50D5">
              <w:t>km</w:t>
            </w:r>
            <w:r w:rsidR="005D50D5">
              <w:rPr>
                <w:vertAlign w:val="superscript"/>
              </w:rPr>
              <w:t xml:space="preserve">2 </w:t>
            </w:r>
            <w:r>
              <w:t>) from the UPPER subwatershed (</w:t>
            </w:r>
            <w:r w:rsidR="005D50D5">
              <w:t>SSY</w:t>
            </w:r>
            <w:r w:rsidR="005D50D5">
              <w:rPr>
                <w:vertAlign w:val="subscript"/>
              </w:rPr>
              <w:t>FG3</w:t>
            </w:r>
            <w:r>
              <w:t xml:space="preserve">), and </w:t>
            </w:r>
            <w:proofErr w:type="spellStart"/>
            <w:r w:rsidR="005D50D5">
              <w:t>Area</w:t>
            </w:r>
            <w:r w:rsidR="005D50D5">
              <w:rPr>
                <w:vertAlign w:val="subscript"/>
              </w:rPr>
              <w:t>nudist</w:t>
            </w:r>
            <w:proofErr w:type="spellEnd"/>
            <w:r w:rsidR="005D50D5">
              <w:rPr>
                <w:vertAlign w:val="subscript"/>
              </w:rPr>
              <w:t xml:space="preserve"> </w:t>
            </w:r>
            <w:r>
              <w:t xml:space="preserve"> is the area o</w:t>
            </w:r>
            <w:r>
              <w:t>f undisturbed forest in the disturbed subwatershed (</w:t>
            </w:r>
            <w:r w:rsidR="005D50D5">
              <w:t>km</w:t>
            </w:r>
            <w:r w:rsidR="005D50D5">
              <w:rPr>
                <w:vertAlign w:val="superscript"/>
              </w:rPr>
              <w:t xml:space="preserve">2 </w:t>
            </w:r>
            <w:r>
              <w:t xml:space="preserve">). </w:t>
            </w:r>
          </w:p>
        </w:tc>
      </w:tr>
    </w:tbl>
    <w:p w14:paraId="4F8E704B" w14:textId="77777777" w:rsidR="00D758D4" w:rsidRDefault="00BC14EE">
      <w:r>
        <w:t xml:space="preserve">Both Equation 2 and 3 assume that the whole watershed was originally covered in forest, with sSSY from forested areas in the LOWER subwatershed being equal to sSSY from the undisturbed UPPER </w:t>
      </w:r>
      <w:r>
        <w:t>subwatershed. SSY estimated for the disturbed portions of the LOWER subwatershed (Equation 2) was used to calculate a DR for the disturbed areas in the LOWER subwatershed.</w:t>
      </w:r>
    </w:p>
    <w:p w14:paraId="2676C79D" w14:textId="77777777" w:rsidR="00D758D4" w:rsidRDefault="00BC14EE">
      <w:pPr>
        <w:pStyle w:val="Heading3"/>
      </w:pPr>
      <w:r>
        <w:t>Predicting event suspended sediment yield (</w:t>
      </w:r>
      <w:r w:rsidR="005D50D5">
        <w:t>SSY</w:t>
      </w:r>
      <w:r w:rsidR="005D50D5">
        <w:rPr>
          <w:vertAlign w:val="subscript"/>
        </w:rPr>
        <w:t>EV</w:t>
      </w:r>
      <w:r>
        <w:t>)</w:t>
      </w:r>
    </w:p>
    <w:p w14:paraId="35D487C2" w14:textId="77777777" w:rsidR="00D758D4" w:rsidRDefault="00BC14EE">
      <w:r>
        <w:t>Four storm metrics were tested: to</w:t>
      </w:r>
      <w:r>
        <w:t xml:space="preserve">tal event precipitation (Psum), event rainfall erosivity defined by 30 minute rainfall intensity (EI30) (Hicks, 1990), total event water discharge (Qsum), and peak event water discharge (Qmax) (Duvert et al., 2012; Rodrigues et al., 2013). </w:t>
      </w:r>
      <w:r w:rsidR="005D50D5">
        <w:t>SSY</w:t>
      </w:r>
      <w:r w:rsidR="005D50D5">
        <w:rPr>
          <w:vertAlign w:val="subscript"/>
        </w:rPr>
        <w:t>EV</w:t>
      </w:r>
      <w:r>
        <w:t xml:space="preserve"> and </w:t>
      </w:r>
      <w:r>
        <w:lastRenderedPageBreak/>
        <w:t>the di</w:t>
      </w:r>
      <w:r>
        <w:t>scharge metrics (Qsum and Qmax) were normalized by watershed area to compare different sized subwatersheds.</w:t>
      </w:r>
    </w:p>
    <w:p w14:paraId="35690062" w14:textId="77777777" w:rsidR="00D758D4" w:rsidRDefault="00BC14EE">
      <w:r>
        <w:t xml:space="preserve">The relationship between </w:t>
      </w:r>
      <w:r w:rsidR="005D50D5">
        <w:t>SSY</w:t>
      </w:r>
      <w:r w:rsidR="005D50D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6"/>
        <w:gridCol w:w="3118"/>
      </w:tblGrid>
      <w:tr w:rsidR="00D758D4" w14:paraId="432D9A8D" w14:textId="77777777">
        <w:tc>
          <w:tcPr>
            <w:tcW w:w="3120" w:type="dxa"/>
          </w:tcPr>
          <w:p w14:paraId="18408074" w14:textId="77777777" w:rsidR="00D758D4" w:rsidRDefault="00D758D4"/>
        </w:tc>
        <w:tc>
          <w:tcPr>
            <w:tcW w:w="3120" w:type="dxa"/>
          </w:tcPr>
          <w:p w14:paraId="7D8C953D" w14:textId="77777777" w:rsidR="00D758D4" w:rsidRDefault="00D758D4"/>
        </w:tc>
        <w:tc>
          <w:tcPr>
            <w:tcW w:w="3120" w:type="dxa"/>
          </w:tcPr>
          <w:p w14:paraId="154640B8" w14:textId="77777777" w:rsidR="00D758D4" w:rsidRDefault="00BC14EE">
            <w:r>
              <w:t>Equation 4</w:t>
            </w:r>
          </w:p>
        </w:tc>
      </w:tr>
      <w:tr w:rsidR="00D758D4" w14:paraId="502F3BBC" w14:textId="77777777">
        <w:tc>
          <w:tcPr>
            <w:tcW w:w="9360" w:type="dxa"/>
            <w:gridSpan w:val="3"/>
          </w:tcPr>
          <w:p w14:paraId="478EE68B" w14:textId="77777777" w:rsidR="00D758D4" w:rsidRDefault="00BC14EE">
            <w:proofErr w:type="gramStart"/>
            <w:r>
              <w:t>where</w:t>
            </w:r>
            <w:proofErr w:type="gramEnd"/>
            <w:r>
              <w:t xml:space="preserve"> X is a storm metric, and the regress</w:t>
            </w:r>
            <w:r>
              <w:t xml:space="preserve">ion coefficients α and β are obtained by ordinary least squares regression on the logarithms of </w:t>
            </w:r>
            <w:r w:rsidR="005D50D5">
              <w:t>SSY</w:t>
            </w:r>
            <w:r w:rsidR="005D50D5">
              <w:rPr>
                <w:vertAlign w:val="subscript"/>
              </w:rPr>
              <w:t>EV</w:t>
            </w:r>
            <w:r>
              <w:t xml:space="preserve">  and X (Basher et al., 2011; Duvert et al., 2012; Hicks, 1990). Model fits for each storm metric were compared using coefficients of determination (</w:t>
            </w:r>
            <w:proofErr w:type="gramStart"/>
            <w:r w:rsidR="005D50D5">
              <w:t>r</w:t>
            </w:r>
            <w:r w:rsidR="005D50D5">
              <w:rPr>
                <w:vertAlign w:val="superscript"/>
              </w:rPr>
              <w:t xml:space="preserve">2 </w:t>
            </w:r>
            <w:r>
              <w:t>)</w:t>
            </w:r>
            <w:proofErr w:type="gramEnd"/>
            <w:r>
              <w:t xml:space="preserve"> an</w:t>
            </w:r>
            <w:r>
              <w:t xml:space="preserve">d Root Mean Square Error (RMSE). The correlation between storm metrics (X) and </w:t>
            </w:r>
            <w:r w:rsidR="005D50D5">
              <w:t>SSY</w:t>
            </w:r>
            <w:r w:rsidR="005D50D5">
              <w:rPr>
                <w:vertAlign w:val="subscript"/>
              </w:rPr>
              <w:t>EV</w:t>
            </w:r>
            <w:r>
              <w:t xml:space="preserve"> was also quantified using both parametric (Pearson) and non-parametric (Spearman) correlation coefficients.</w:t>
            </w:r>
          </w:p>
        </w:tc>
      </w:tr>
    </w:tbl>
    <w:p w14:paraId="3F1381F3" w14:textId="77777777" w:rsidR="00D758D4" w:rsidRDefault="00BC14EE">
      <w:r>
        <w:t>Differences in the power law parameters for undisturbed and di</w:t>
      </w:r>
      <w:r>
        <w:t>sturbed subwatersheds (Lewis et al., 2001) were tested using Analysis of Covariance (ANCOVA). A difference in intercept would indicate higher sediment discharge from the human-disturbed subwatershed for the same size storm event. A difference in slope woul</w:t>
      </w:r>
      <w:r>
        <w:t>d indicate the relative sediment contribution from the human-disturbed subwatershed changes with increasing storm size. If regression slopes for the UPPER and TOTAL watersheds are significantly different, it supports the conclusion that the effect of human</w:t>
      </w:r>
      <w:r>
        <w:t>-disturbance changes with storm size.</w:t>
      </w:r>
    </w:p>
    <w:p w14:paraId="6A6D1B45" w14:textId="77777777" w:rsidR="00D758D4" w:rsidRDefault="00BC14EE">
      <w:pPr>
        <w:pStyle w:val="Heading3"/>
      </w:pPr>
      <w:r>
        <w:t>Annual estimates of SSY and sSSY</w:t>
      </w:r>
    </w:p>
    <w:p w14:paraId="76BC17A8" w14:textId="77777777" w:rsidR="00D758D4" w:rsidRDefault="00BC14EE">
      <w:r>
        <w:t>Annual estimates of SSY and sSSY are most commonly used to compare watersheds with other literature, however, a continuous annual time-series of SSY was not possible at the study site d</w:t>
      </w:r>
      <w:r>
        <w:t>ue to the discontinuous field sampling trips. Using continuous Q data for 2014 and the Qmax-</w:t>
      </w:r>
      <w:r w:rsidR="005D50D5">
        <w:t>SSY</w:t>
      </w:r>
      <w:r w:rsidR="005D50D5">
        <w:rPr>
          <w:vertAlign w:val="subscript"/>
        </w:rPr>
        <w:t>EV</w:t>
      </w:r>
      <w:r>
        <w:t xml:space="preserve"> model, SSY was predicted for all storms in 2014. Sediment mitigation structures were installed at the quarry in October 2014, greatly reducing SSY from the LO</w:t>
      </w:r>
      <w:r>
        <w:t>WER_QUARRY subwatershed (unpublished data), so the Qmax-SSY relationship developed prior to the mitigation was used. For storms with no Qmax data at FG3, Qmax was predicted from a linear regression between Qmax at FG1 and Qmax at FG3 for the study period.</w:t>
      </w:r>
    </w:p>
    <w:p w14:paraId="28E46FF5" w14:textId="77777777" w:rsidR="00D758D4" w:rsidRDefault="00BC14EE">
      <w:r>
        <w:t>Annual SSY and sSSY were also estimated by extrapolating SSY from measured storms by the ratio of annual storm precipitation (precipitation which fell only during storms) to the precipitation measured during storms where SSY was measured:</w:t>
      </w:r>
    </w:p>
    <w:tbl>
      <w:tblPr>
        <w:tblStyle w:val="TableGrid"/>
        <w:tblW w:w="0" w:type="auto"/>
        <w:tblLook w:val="04A0" w:firstRow="1" w:lastRow="0" w:firstColumn="1" w:lastColumn="0" w:noHBand="0" w:noVBand="1"/>
      </w:tblPr>
      <w:tblGrid>
        <w:gridCol w:w="3116"/>
        <w:gridCol w:w="3116"/>
        <w:gridCol w:w="3118"/>
      </w:tblGrid>
      <w:tr w:rsidR="00D758D4" w14:paraId="5AF36854" w14:textId="77777777">
        <w:tc>
          <w:tcPr>
            <w:tcW w:w="3120" w:type="dxa"/>
          </w:tcPr>
          <w:p w14:paraId="5EA7E172" w14:textId="77777777" w:rsidR="00D758D4" w:rsidRDefault="00D758D4"/>
        </w:tc>
        <w:tc>
          <w:tcPr>
            <w:tcW w:w="3120" w:type="dxa"/>
          </w:tcPr>
          <w:p w14:paraId="6980AB47" w14:textId="77777777" w:rsidR="00D758D4" w:rsidRDefault="00D758D4"/>
        </w:tc>
        <w:tc>
          <w:tcPr>
            <w:tcW w:w="3120" w:type="dxa"/>
          </w:tcPr>
          <w:p w14:paraId="0837ACF8" w14:textId="77777777" w:rsidR="00D758D4" w:rsidRDefault="00BC14EE">
            <w:r>
              <w:t>Equation 5</w:t>
            </w:r>
          </w:p>
        </w:tc>
      </w:tr>
      <w:tr w:rsidR="00D758D4" w14:paraId="722426F7" w14:textId="77777777">
        <w:tc>
          <w:tcPr>
            <w:tcW w:w="9360" w:type="dxa"/>
            <w:gridSpan w:val="3"/>
          </w:tcPr>
          <w:p w14:paraId="46F64E3C" w14:textId="77777777" w:rsidR="00D758D4" w:rsidRDefault="00BC14EE">
            <w:r>
              <w:t>whe</w:t>
            </w:r>
            <w:r>
              <w:t>re PE is the cumu</w:t>
            </w:r>
            <w:r>
              <w:t xml:space="preserve">lative probable error for individual measured values (±%), </w:t>
            </w:r>
            <w:proofErr w:type="spellStart"/>
            <w:proofErr w:type="gramStart"/>
            <w:r w:rsidR="005D50D5">
              <w:t>EQ</w:t>
            </w:r>
            <w:r w:rsidR="005D50D5">
              <w:rPr>
                <w:vertAlign w:val="subscript"/>
              </w:rPr>
              <w:t>meas</w:t>
            </w:r>
            <w:proofErr w:type="spellEnd"/>
            <w:r w:rsidR="005D50D5">
              <w:rPr>
                <w:vertAlign w:val="subscript"/>
              </w:rPr>
              <w:t xml:space="preserve"> </w:t>
            </w:r>
            <w:r>
              <w:t xml:space="preserve"> is</w:t>
            </w:r>
            <w:proofErr w:type="gramEnd"/>
            <w:r>
              <w:t xml:space="preserve"> uncertainty in Q measurements (±%), ESSCmeas is uncertainty in SSC measurements (± %), EQmod is uncertainty in Q modeled by the Stage-Q relationship (RMSE, as ±% of the m</w:t>
            </w:r>
            <w:r>
              <w:t xml:space="preserve">ean observed Q), ESSCmod is uncertainty in SSC modeled by the T-SSC relationship (RMSE, as ± % of the mean observed SSC)(Harmel et al., 2009).  </w:t>
            </w:r>
          </w:p>
        </w:tc>
      </w:tr>
    </w:tbl>
    <w:p w14:paraId="6FF7C365" w14:textId="77777777" w:rsidR="00D758D4" w:rsidRDefault="00BC14EE">
      <w:r>
        <w:t>Continuous discharge and precipitation data showed approximately 60% of annual precipitation fell during storms that exceeded the stage threshold, and 40% of precipitation fell during low-intensity events that did not exceed the defined storm threshold. An</w:t>
      </w:r>
      <w:r>
        <w:t>nual storm precipitation is then determed to be 60% of measured annual precipitation. Considering most SSY is discharged during a few, relatively large events, it is assumed that small events do not significantly contribute to annual SSY (Stock and Tribble</w:t>
      </w:r>
      <w:r>
        <w:t>, 2009). This approach also assumes that the sediment yield per mm of storm precipitation is constant over the year, and the size distribution of storms has no effect, though there is some evidence that SSY rises exponentially with storm size (Lewis et al,</w:t>
      </w:r>
      <w:r>
        <w:t xml:space="preserve"> 2001; Rankl, 2004). </w:t>
      </w:r>
    </w:p>
    <w:p w14:paraId="0F0FE8AA" w14:textId="77777777" w:rsidR="00D758D4" w:rsidRDefault="00BC14EE">
      <w:pPr>
        <w:pStyle w:val="Heading3"/>
      </w:pPr>
      <w:r>
        <w:lastRenderedPageBreak/>
        <w:t>Data Collection</w:t>
      </w:r>
    </w:p>
    <w:p w14:paraId="705D75AE" w14:textId="77777777" w:rsidR="00D758D4" w:rsidRDefault="00BC14EE">
      <w:r>
        <w:t>Data on precipitation (P), water discharge (Q), suspended sediment concentration (SSC) and turbidity (T) were collected during three field campaigns: January-March, 2012, February-July 2013, and January-March 2014, and</w:t>
      </w:r>
      <w:r>
        <w:t xml:space="preserve"> several intervening periods of unattended instrument monitoring. Field sampling campaigns were scheduled to coincide with the period of most frequent storms in the November-May wet season, though large storms were sampled throughout the year.</w:t>
      </w:r>
    </w:p>
    <w:p w14:paraId="4C788FB1" w14:textId="77777777" w:rsidR="00D758D4" w:rsidRDefault="00BC14EE">
      <w:pPr>
        <w:pStyle w:val="Heading4"/>
      </w:pPr>
      <w:r>
        <w:t>Precipitatio</w:t>
      </w:r>
      <w:r>
        <w:t>n</w:t>
      </w:r>
    </w:p>
    <w:p w14:paraId="482D6054" w14:textId="77777777" w:rsidR="00D758D4" w:rsidRDefault="00BC14EE">
      <w:r>
        <w:t xml:space="preserve">Precipitation (P) was measured at three locations in Faga'alu watershed using two Rainwise RAINEW tipping-bucket rain gages (RG1 and RG2) and a Vantage Pro Weather Station (Wx)(Figure 1). Data at RG2 was only recorded January-March, 2012, to determine a </w:t>
      </w:r>
      <w:r>
        <w:t>relationship between elevation and precipitation. The total event precipitation (Psum) and event rainfall erosivity (EI30) were calculated using data from RG1, with data gaps filled by 15 min interval precipitation data from Wx.</w:t>
      </w:r>
    </w:p>
    <w:p w14:paraId="0FD546FE" w14:textId="77777777" w:rsidR="00D758D4" w:rsidRDefault="00BC14EE">
      <w:pPr>
        <w:pStyle w:val="Heading4"/>
      </w:pPr>
      <w:r>
        <w:t>Water Discharge</w:t>
      </w:r>
    </w:p>
    <w:p w14:paraId="041134E6" w14:textId="77777777" w:rsidR="00D758D4" w:rsidRDefault="00BC14EE">
      <w:r>
        <w:t xml:space="preserve">At FG1 and </w:t>
      </w:r>
      <w:r>
        <w:t>FG3, Q was calculated from 15 minute interval stream stage measurements, using a stage-Q rating curve calibrated to manual Q measurements made under baseflow and stormflow conditions (Figures 3 and 4). Q was measured in the field by the area-velocity metho</w:t>
      </w:r>
      <w:r>
        <w:t>d (AV) using a Marsh-McBirney flowmeter to measure flow velocity, and simu</w:t>
      </w:r>
      <w:r>
        <w:t>ltaneous channel surveys to measure cross-sectional area (Harrelson et al., 1994; Turnipseed and Sauer, 2010). Stream stage was measured with non-vented pressure transducers (PT) (So</w:t>
      </w:r>
      <w:r>
        <w:t>linst Levelogger or Onset HOBO Water Level Logger) installed in stilling wells at FG1 and FG3. Barometric pressure data collected at Wx were used to calculate stage from the pressure data recorded by the PT's. Data gaps in barometric pressure were filled b</w:t>
      </w:r>
      <w:r>
        <w:t>y data from stations at Pago Pago Harbor (NSTP6) and NOAA Climate Observatory at Tula (TULA)(Figure 1). Priority was given to the station closest to the watershed with valid barometric pressure data. Barometric data were highly correlated and the source da</w:t>
      </w:r>
      <w:r>
        <w:t>ta made little (&lt;1cm) difference in the resulting water level.</w:t>
      </w:r>
    </w:p>
    <w:p w14:paraId="23271EFE" w14:textId="77777777" w:rsidR="00D758D4" w:rsidRDefault="00BC14EE">
      <w:r>
        <w:t xml:space="preserve">Stream gaging sites were chosen to take advantage of an existing control structure (FG1) and a stabilized stream cross section (FG3). Area-velocity Q measurements could not be made at high </w:t>
      </w:r>
      <w:r>
        <w:t>stages at FG1 and FG3 for safety reasons, so stage-Q relatiohnships were constructed to estimate a continuous Q record.</w:t>
      </w:r>
    </w:p>
    <w:p w14:paraId="2EDCBC08" w14:textId="77777777" w:rsidR="00D758D4" w:rsidRDefault="00BC14EE">
      <w:r>
        <w:t>At FG3, the channel is rectangular with stabilized rip-rap banks and bed (Appendix Figure A1.1). Recorded stage varied from 4 to 147 cm.</w:t>
      </w:r>
      <w:r>
        <w:t xml:space="preserve"> Area-velocity Q measurements (n= 14) were made from 30 to 1,558.0 L/sec, covering a range of stages from 6 to 39 cm. The highest recorded stage was mu</w:t>
      </w:r>
      <w:r>
        <w:t xml:space="preserve">ch higher than the highest stage with measured Q so the rating could not be extrapolated by a power law. </w:t>
      </w:r>
      <w:r>
        <w:t>Stream conditions at FG3 fit the assumption for Manning's equation, so the stage-Q rating at FG3 was created using Manning's equation, calibrating Manning's n (0.067) to the Q measurements (Figure 3).</w:t>
      </w:r>
    </w:p>
    <w:p w14:paraId="65265CDD" w14:textId="77777777" w:rsidR="00D758D4" w:rsidRDefault="00BC14EE">
      <w:r>
        <w:rPr>
          <w:noProof/>
        </w:rPr>
        <w:lastRenderedPageBreak/>
        <w:drawing>
          <wp:inline distT="0" distB="0" distL="0" distR="0" wp14:anchorId="3418D02E" wp14:editId="36F7494E">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11"/>
                    <a:stretch>
                      <a:fillRect/>
                    </a:stretch>
                  </pic:blipFill>
                  <pic:spPr>
                    <a:xfrm>
                      <a:off x="0" y="0"/>
                      <a:ext cx="5486400" cy="2743200"/>
                    </a:xfrm>
                    <a:prstGeom prst="rect">
                      <a:avLst/>
                    </a:prstGeom>
                  </pic:spPr>
                </pic:pic>
              </a:graphicData>
            </a:graphic>
          </wp:inline>
        </w:drawing>
      </w:r>
    </w:p>
    <w:p w14:paraId="0BC581F3" w14:textId="77777777" w:rsidR="00D758D4" w:rsidRDefault="00BC14EE">
      <w:pPr>
        <w:ind w:firstLine="0"/>
      </w:pPr>
      <w:r>
        <w:t>Figure 3. Stage-Discharge relationships for stream ga</w:t>
      </w:r>
      <w:r>
        <w:t>ging site at FG3 for (a) the full range of observed stage and (b) the range of stages with AV measurements of Q. RMSE was 93 L/sec, or 32% of observed Q.</w:t>
      </w:r>
    </w:p>
    <w:p w14:paraId="3316FDD4" w14:textId="77777777" w:rsidR="00D758D4" w:rsidRDefault="00BC14EE">
      <w:r>
        <w:t>At FG1, the flow control structure is a masonry ogee spillway crest of a defunct stream capture. The s</w:t>
      </w:r>
      <w:r>
        <w:t>tructure is a rectangular channel 43 cm deep, then transitions abruptly to gently sloping banks, causing an abrupt change in the stage-Q relationship (Appendix Figure A1.2). At FG1, the PT recorded stage height ranging from 4 to 120 cm, while area-velocity</w:t>
      </w:r>
      <w:r>
        <w:t xml:space="preserve"> Q measurements (n= 22) covered stages from 6 to 17 cm. Since the highest recorded stage (120 cm) was higher than the highest stage with measured Q (17 cm), and there was a distinct change in channel geometry above 43 cm the rating could not be extrapolate</w:t>
      </w:r>
      <w:r>
        <w:t>d by mathematical methods like a power law. The flow structure did not meet the assumptions for using Manning's equation to predict flow so the HEC-RAS model was used (Brunner 2010). The surveyed geometry of the upstream channel and flow structure at FG1 w</w:t>
      </w:r>
      <w:r>
        <w:t>ere input to HEC-RAS, and the HEC-RAS model was calibrated to the Q measurements (Figure 4). While a power function fit Q measurements better than HEC-RAS for low flow, HEC-RAS fit better for Q above the storm threshold used in analyses of SSY (Figure 4).</w:t>
      </w:r>
    </w:p>
    <w:p w14:paraId="14146A7C" w14:textId="77777777" w:rsidR="00D758D4" w:rsidRDefault="00BC14EE">
      <w:r>
        <w:rPr>
          <w:noProof/>
        </w:rPr>
        <w:lastRenderedPageBreak/>
        <w:drawing>
          <wp:inline distT="0" distB="0" distL="0" distR="0" wp14:anchorId="47C411F2" wp14:editId="47F15E3C">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2"/>
                    <a:stretch>
                      <a:fillRect/>
                    </a:stretch>
                  </pic:blipFill>
                  <pic:spPr>
                    <a:xfrm>
                      <a:off x="0" y="0"/>
                      <a:ext cx="5486400" cy="2743200"/>
                    </a:xfrm>
                    <a:prstGeom prst="rect">
                      <a:avLst/>
                    </a:prstGeom>
                  </pic:spPr>
                </pic:pic>
              </a:graphicData>
            </a:graphic>
          </wp:inline>
        </w:drawing>
      </w:r>
    </w:p>
    <w:p w14:paraId="6E45E0EC" w14:textId="77777777" w:rsidR="00D758D4" w:rsidRDefault="00BC14EE">
      <w:pPr>
        <w:ind w:firstLine="0"/>
      </w:pPr>
      <w:r>
        <w:t>Figure 4. Stage-Discharge relationships for stream gaging site at FG1 for (a) the full range of observed stage and (b) the range of stages with AV measurements of Q. RMSE was 31 L/sec, or 22% of observed Q. "Channel Top" refers to the point where the rec</w:t>
      </w:r>
      <w:r>
        <w:t>tangular channel transitions to a sloped bank and cross-sectional area increases mu</w:t>
      </w:r>
      <w:r>
        <w:t>ch more rapidly with stage. A power-law relationship is also displayed to illustrate the potential error that could result if inappropriate methods are used.</w:t>
      </w:r>
    </w:p>
    <w:p w14:paraId="09D2C1B0" w14:textId="77777777" w:rsidR="00D758D4" w:rsidRDefault="00BC14EE">
      <w:r>
        <w:t>Water discharge</w:t>
      </w:r>
      <w:r>
        <w:t xml:space="preserve"> at FG2 was calculated as the product of the specific water discharge from FG1 (Q </w:t>
      </w:r>
      <w:r w:rsidR="005D50D5">
        <w:t>m</w:t>
      </w:r>
      <w:r w:rsidR="005D50D5">
        <w:rPr>
          <w:vertAlign w:val="superscript"/>
        </w:rPr>
        <w:t xml:space="preserve">3 </w:t>
      </w:r>
      <w:r>
        <w:t xml:space="preserve">/0.9 </w:t>
      </w:r>
      <w:proofErr w:type="gramStart"/>
      <w:r w:rsidR="005D50D5">
        <w:t>km</w:t>
      </w:r>
      <w:r w:rsidR="005D50D5">
        <w:rPr>
          <w:vertAlign w:val="superscript"/>
        </w:rPr>
        <w:t xml:space="preserve">2 </w:t>
      </w:r>
      <w:r>
        <w:t>)</w:t>
      </w:r>
      <w:proofErr w:type="gramEnd"/>
      <w:r>
        <w:t xml:space="preserve"> and the watershed area draining to FG2 (1.17 </w:t>
      </w:r>
      <w:r w:rsidR="005D50D5">
        <w:t>km</w:t>
      </w:r>
      <w:r w:rsidR="005D50D5">
        <w:rPr>
          <w:vertAlign w:val="superscript"/>
        </w:rPr>
        <w:t xml:space="preserve">2 </w:t>
      </w:r>
      <w:r>
        <w:t>). This assumes that specific water discharge from the subwatershed above FG2 is similar to above FG1. Discharge m</w:t>
      </w:r>
      <w:r>
        <w:t>ay be higher from the quarry surface, which represents 5.7% of the LOWER_QUARRY subwatershed, so Q, and thus SSY from the quarry are a conservative, lower bound estimate. The quarry surface is continually being disturbed, sometimes with large pits excavate</w:t>
      </w:r>
      <w:r>
        <w:t>d and refilled in the course of weeks, as well as intentional water control structures being implemented over time. Given the changes in the contributing area of the quarry, efforts to model water yield from the quarry were infeasible and uncertain.</w:t>
      </w:r>
    </w:p>
    <w:p w14:paraId="755D2B77" w14:textId="77777777" w:rsidR="00D758D4" w:rsidRDefault="00BC14EE">
      <w:pPr>
        <w:pStyle w:val="Heading4"/>
      </w:pPr>
      <w:r>
        <w:t>Contin</w:t>
      </w:r>
      <w:r>
        <w:t>uous Suspended Sediment Concentration</w:t>
      </w:r>
    </w:p>
    <w:p w14:paraId="12596CB8" w14:textId="77777777" w:rsidR="00D758D4" w:rsidRDefault="00BC14EE">
      <w:r>
        <w:t>Continuous SSC at 15 minute intervals was estimated from 1) 15 min interval turbidity data (T) and a T-SSC relationship calibrated to stream water samples collected over a range of Q and SSC, and 2) linear interpolatio</w:t>
      </w:r>
      <w:r>
        <w:t>n of SSC from water samples.</w:t>
      </w:r>
    </w:p>
    <w:p w14:paraId="0BAC8552" w14:textId="77777777" w:rsidR="00D758D4" w:rsidRDefault="00BC14EE">
      <w:r>
        <w:t>Stream water samples were collected by grab or "dip" sampling with 500 mL HDPE bottles at FG1, FG2, and FG3. At FG2, water samples were also collected at 30 min intervals during storm events by an ISCO 3700 Autosampler triggere</w:t>
      </w:r>
      <w:r>
        <w:t>d by a stage height sensor. Samples were analyzed for suspended sediment concentration (SSC) on-island using gravimetric methods (Gray et al., 2000). Water samples were vacuum filtered on pre-weighed 47mm diameter, 0.7 um Millipore AP40 glass fiber filters</w:t>
      </w:r>
      <w:r>
        <w:t>, oven dried at 100 C for one hour, cooled and weighed to determine SSC (mg/L). From January 6, 2012, to October 1, 2014, 610 water samples were collected and analyzed for SSC: FG1 (n=55), FG2 (n=91 grab samples, n=186 from the Autosampler), and FG3 (n=154</w:t>
      </w:r>
      <w:r>
        <w:t xml:space="preserve">). </w:t>
      </w:r>
    </w:p>
    <w:p w14:paraId="74835049" w14:textId="77777777" w:rsidR="00D758D4" w:rsidRDefault="00BC14EE">
      <w:pPr>
        <w:pStyle w:val="Heading5"/>
      </w:pPr>
      <w:r>
        <w:lastRenderedPageBreak/>
        <w:t>Interpolated grab samples</w:t>
      </w:r>
    </w:p>
    <w:p w14:paraId="6CABF4E1" w14:textId="77777777" w:rsidR="00D758D4" w:rsidRDefault="00BC14EE">
      <w:r>
        <w:t>Continuous SSC from interpolated grab samples could only be calculated if more than three stream water samples were collected during the storm event, and if they adequately captured the SSC dynamics of the storm event, particu</w:t>
      </w:r>
      <w:r>
        <w:t>larly the peak SSC. SSC was assumed to be zero at the beginning and end of each storm if no grab sample data was available for those times (Lewis et al., 2001).</w:t>
      </w:r>
    </w:p>
    <w:p w14:paraId="1BDE5F64" w14:textId="77777777" w:rsidR="00D758D4" w:rsidRDefault="00BC14EE">
      <w:pPr>
        <w:pStyle w:val="Heading5"/>
      </w:pPr>
      <w:r>
        <w:t>Turbidity-SSC relationships</w:t>
      </w:r>
    </w:p>
    <w:p w14:paraId="3CFE3859" w14:textId="77777777" w:rsidR="00D758D4" w:rsidRDefault="00BC14EE">
      <w:r>
        <w:t>Turbidity (T) was measured at FG1 and FG3 using three types of turb</w:t>
      </w:r>
      <w:r>
        <w:t>idimeters: 1) a Greenspan TS3000 (TS), 2) a YSI 600OMS with 6136 turbidity probe (YSI), and 3) a CampbellSci OBS500 (OBS). All turbidimeters were permanently installed in protective PVC housings near the streambed where the turbidity probe would be submerg</w:t>
      </w:r>
      <w:r>
        <w:t>ed at all flow conditions, with the turbidity probe oriented downstream. Despite regular maintenance, debris fouling during storm and baseflows was common and caused data loss during several storm events (Lewis, 2001). Storm events with incomplete or inval</w:t>
      </w:r>
      <w:r>
        <w:t>id T data were not used in the analysis. A three-point calibration was performed on the YSI turbidimeter with YSI turbidity standards (0, 126, and 1000 NTU) at the beginning of each field season and approximately every 3-6 months during data collection. Tu</w:t>
      </w:r>
      <w:r>
        <w:t>rbidity measured with 0, 126, and 1000 NTU standards differed by less than 10% (4-8%) during each recalibration. The TS turbidimeter at FG1 was vandalized in 2012 and removed from service before recalibration. All turbidimeters were regularly cleaned follo</w:t>
      </w:r>
      <w:r>
        <w:t>wing storms to ensure proper operation.</w:t>
      </w:r>
    </w:p>
    <w:p w14:paraId="7FC490EF" w14:textId="77777777" w:rsidR="00D758D4" w:rsidRDefault="00BC14EE">
      <w:r>
        <w:t xml:space="preserve">At FG3, the YSI turbidimeter recorded T (NTU) at 5 min intervals from January 30, 2012, to February 20, 2012, and at 15 min intervals from February 27, 2012 to May 23, 2012, when it was damaged during a large storm. </w:t>
      </w:r>
      <w:r>
        <w:t xml:space="preserve">The YSI turbidimeter was replaced with an OBS, which recorded Backscatter (BS) and Sidescatter (SS) at 5 min intervals from March 7, 2013, to July 15, 2014. No data was recorded from August 2013-January 2014 when the wiper clogged with sediment. A new OBS </w:t>
      </w:r>
      <w:r>
        <w:t>was installed at FG3 from January, 2014, to August, 2014. To correct for some periods of high noise observed in the BS and SS data recorded by the OBS in 2013, the OBS installed in 2014 was programmed to make a burst of 100 BS and SS measurements at 15 min</w:t>
      </w:r>
      <w:r>
        <w:t xml:space="preserve"> intervals, and record Median, Mean, STD, Min, and Max BS and SS. All BS and SS parameters were analyzed to determine which showed the best relationship with SSC, but mean SS showed the highest </w:t>
      </w:r>
      <w:proofErr w:type="gramStart"/>
      <w:r w:rsidR="005D50D5">
        <w:t>r</w:t>
      </w:r>
      <w:r w:rsidR="005D50D5">
        <w:rPr>
          <w:vertAlign w:val="superscript"/>
        </w:rPr>
        <w:t xml:space="preserve">2 </w:t>
      </w:r>
      <w:r>
        <w:t xml:space="preserve"> and</w:t>
      </w:r>
      <w:proofErr w:type="gramEnd"/>
      <w:r>
        <w:t xml:space="preserve"> is a physically comparable measurement to NTU measured </w:t>
      </w:r>
      <w:r>
        <w:t>by the YSI and TS (Anderson 2005).</w:t>
      </w:r>
    </w:p>
    <w:p w14:paraId="32F92287" w14:textId="77777777" w:rsidR="00D758D4" w:rsidRDefault="00BC14EE">
      <w:r>
        <w:t xml:space="preserve">At FG1, a TS turbidimeter recorded T (NTU) at 5 min intervals from January 2012-July 2012, when it was vandalized and destroyed. The YSI turbidimeter previously deployed at FG3 in 2012 was repaired and redeployed at FG1 </w:t>
      </w:r>
      <w:r>
        <w:t>and recorded T (NTU) at 5 min intervals from June 2013 to October 2013, and January 2014 to August 2014. T data was resampled to 15 min intervals to compare with SSC samples for the T-SSC relationship, and corresponding to Q for calculating SSY.</w:t>
      </w:r>
    </w:p>
    <w:p w14:paraId="1AAE58B5" w14:textId="77777777" w:rsidR="00D758D4" w:rsidRDefault="00BC14EE">
      <w:r>
        <w:t xml:space="preserve">The T-SSC </w:t>
      </w:r>
      <w:r>
        <w:t xml:space="preserve">relationship can be unique to each region, stream, instrument or even each storm event (Lewis et al., 2001), and can be influenced by water color, dissolved solids and organic matter, temperature, and the shape, size, and composition of sediment. However, </w:t>
      </w:r>
      <w:r>
        <w:t>T has proved to be a robust surrogate measure of SSC in streams (Gippel 1995), and is most accurate when a unique T-SSC relationship is developed for each instrument separately, using in situ grab samples under storm conditions (Lewis et al., 1996). A uniq</w:t>
      </w:r>
      <w:r>
        <w:t xml:space="preserve">ue T-SSC relationship was developed for each turbidimeter, at each location, using 15 min interval T data and SSC samples from storm periods only (Figure 5). A "synthetic" T-SSC relationship was also developed by </w:t>
      </w:r>
      <w:r>
        <w:lastRenderedPageBreak/>
        <w:t>placing the turbidimeter in a black tub wit</w:t>
      </w:r>
      <w:r>
        <w:t>h water, and sampling T and SSC as sediment was added, but results were not comparable to T-SSC relationships developed under actual storm conditions and were not used in further analyses.</w:t>
      </w:r>
    </w:p>
    <w:p w14:paraId="2D8DCC0E" w14:textId="77777777" w:rsidR="00D758D4" w:rsidRDefault="00BC14EE">
      <w:r>
        <w:rPr>
          <w:noProof/>
        </w:rPr>
        <w:drawing>
          <wp:inline distT="0" distB="0" distL="0" distR="0" wp14:anchorId="11B8FE2A" wp14:editId="00FB46FC">
            <wp:extent cx="54864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3"/>
                    <a:stretch>
                      <a:fillRect/>
                    </a:stretch>
                  </pic:blipFill>
                  <pic:spPr>
                    <a:xfrm>
                      <a:off x="0" y="0"/>
                      <a:ext cx="5486400" cy="2057400"/>
                    </a:xfrm>
                    <a:prstGeom prst="rect">
                      <a:avLst/>
                    </a:prstGeom>
                  </pic:spPr>
                </pic:pic>
              </a:graphicData>
            </a:graphic>
          </wp:inline>
        </w:drawing>
      </w:r>
    </w:p>
    <w:p w14:paraId="33DA06AF" w14:textId="77777777" w:rsidR="00D758D4" w:rsidRDefault="00BC14EE">
      <w:pPr>
        <w:ind w:firstLine="0"/>
      </w:pPr>
      <w:r>
        <w:t>Figure 5. Turbidity-Suspended Sediment Concentration relationship</w:t>
      </w:r>
      <w:r>
        <w:t>s for a) the YSI turbidimeter deployed at FG3 (02/27/2012-05/23/2012) and the same YSI turbidimeter deployed at FG1 (06/13/2013-12/31/2014). b) OBS500 turbidimeter deployed at FG3 (03/11/2013-07/15/2013) and c) OBS500 turbidimeter deployed at FG3 (01/31/20</w:t>
      </w:r>
      <w:r>
        <w:t>14-03/04/2014).</w:t>
      </w:r>
    </w:p>
    <w:p w14:paraId="4E3F39FF" w14:textId="77777777" w:rsidR="00D758D4" w:rsidRDefault="00BC14EE">
      <w:r>
        <w:t xml:space="preserve">The T-SSC relationships varied among sampling sites and sensors but all showed acceptable </w:t>
      </w:r>
      <w:proofErr w:type="gramStart"/>
      <w:r w:rsidR="005D50D5">
        <w:t>r</w:t>
      </w:r>
      <w:r w:rsidR="005D50D5">
        <w:rPr>
          <w:vertAlign w:val="superscript"/>
        </w:rPr>
        <w:t xml:space="preserve">2 </w:t>
      </w:r>
      <w:r>
        <w:t xml:space="preserve"> values</w:t>
      </w:r>
      <w:proofErr w:type="gramEnd"/>
      <w:r>
        <w:t xml:space="preserve"> (0.86-0.97). Lower scatter was achieved by using grab samples collected during stormflows only. It is assumed that suspended sediment during</w:t>
      </w:r>
      <w:r>
        <w:t xml:space="preserve"> storms is a mix of lighter-colored, smaller particles from the quarry and darker-colored, larger particles from natural areas, altering the color, particle sizes, and composition and the relationship between T and SSC compared to low flows that may be dom</w:t>
      </w:r>
      <w:r>
        <w:t xml:space="preserve">inated by sediment only from the quarry. For the TS deployed at FG1, the </w:t>
      </w:r>
      <w:r w:rsidR="005D50D5">
        <w:t>r</w:t>
      </w:r>
      <w:r w:rsidR="005D50D5">
        <w:rPr>
          <w:vertAlign w:val="superscript"/>
        </w:rPr>
        <w:t xml:space="preserve">2 </w:t>
      </w:r>
      <w:r>
        <w:t xml:space="preserve"> value was fairly high (0.96) but the ranges of T and SSC values used to develop the relationship were considered too small (0-12 NTU) compared to the maximu</w:t>
      </w:r>
      <w:r>
        <w:t>m observed during the de</w:t>
      </w:r>
      <w:r>
        <w:t>ployment period (1,077 NTU) to develop a robust relationship for higher T values. Instead, the T-SSC relationship developed for the YSI turbidimeter installed at FG3 (Figure 5) was used to convert T data from the TS to SSC at FG1. For the YSI turbidimeter,</w:t>
      </w:r>
      <w:r>
        <w:t xml:space="preserve"> more scatter was observed in the T-SSC relationship at FG3 than at FG1 (Figure 5), but this could be attributed to the higher number and wider range of values sampled, as well as the contribution of mu</w:t>
      </w:r>
      <w:r>
        <w:t>ltiple sediment sources sampled at FG3. The OBS turbid</w:t>
      </w:r>
      <w:r>
        <w:t xml:space="preserve">imeter had high </w:t>
      </w:r>
      <w:proofErr w:type="gramStart"/>
      <w:r w:rsidR="005D50D5">
        <w:t>r</w:t>
      </w:r>
      <w:r w:rsidR="005D50D5">
        <w:rPr>
          <w:vertAlign w:val="superscript"/>
        </w:rPr>
        <w:t xml:space="preserve">2 </w:t>
      </w:r>
      <w:r>
        <w:t xml:space="preserve"> values</w:t>
      </w:r>
      <w:proofErr w:type="gramEnd"/>
      <w:r>
        <w:t xml:space="preserve"> and was stable between the two periods of deployment (Figure 5 b vs c).</w:t>
      </w:r>
    </w:p>
    <w:p w14:paraId="6AA0BDFB" w14:textId="77777777" w:rsidR="00D758D4" w:rsidRDefault="00BC14EE">
      <w:pPr>
        <w:pStyle w:val="Heading3"/>
      </w:pPr>
      <w:r>
        <w:t>Estimating Uncertainty</w:t>
      </w:r>
    </w:p>
    <w:p w14:paraId="33A537ED" w14:textId="77777777" w:rsidR="00D758D4" w:rsidRDefault="00BC14EE">
      <w:r>
        <w:t xml:space="preserve">Uncertainty in </w:t>
      </w:r>
      <w:r w:rsidR="005D50D5">
        <w:t>SSY</w:t>
      </w:r>
      <w:r w:rsidR="005D50D5">
        <w:rPr>
          <w:vertAlign w:val="subscript"/>
        </w:rPr>
        <w:t>EV</w:t>
      </w:r>
      <w:r>
        <w:t xml:space="preserve"> estimates arises from both measurement and model errors, including models of stage-discharge (stage-Q) and turbidi</w:t>
      </w:r>
      <w:r>
        <w:t>ty-suspended sediment concentration (T-SSC) (Harmel et al., 2006). The Root Mean Square Error (RMSE) method estimates the "most probable value" of the cumu</w:t>
      </w:r>
      <w:r>
        <w:t>lative or combined error by propagating the error from each measurement and modeling procedure to the</w:t>
      </w:r>
      <w:r>
        <w:t xml:space="preserve"> final </w:t>
      </w:r>
      <w:r w:rsidR="005D50D5">
        <w:t>SSY</w:t>
      </w:r>
      <w:r w:rsidR="005D50D5">
        <w:rPr>
          <w:vertAlign w:val="subscript"/>
        </w:rPr>
        <w:t>EV</w:t>
      </w:r>
      <w:r>
        <w:t xml:space="preserve"> estimate (Topping, 1972). The resulting cumu</w:t>
      </w:r>
      <w:r>
        <w:t>lative probable error (PE) is the square root of the sum of the squares of the maximu</w:t>
      </w:r>
      <w:r>
        <w:t>m values of the separate errors:</w:t>
      </w:r>
    </w:p>
    <w:tbl>
      <w:tblPr>
        <w:tblStyle w:val="TableGrid"/>
        <w:tblW w:w="0" w:type="auto"/>
        <w:tblLook w:val="04A0" w:firstRow="1" w:lastRow="0" w:firstColumn="1" w:lastColumn="0" w:noHBand="0" w:noVBand="1"/>
      </w:tblPr>
      <w:tblGrid>
        <w:gridCol w:w="3116"/>
        <w:gridCol w:w="3116"/>
        <w:gridCol w:w="3118"/>
      </w:tblGrid>
      <w:tr w:rsidR="00D758D4" w14:paraId="10323C4F" w14:textId="77777777">
        <w:tc>
          <w:tcPr>
            <w:tcW w:w="3120" w:type="dxa"/>
          </w:tcPr>
          <w:p w14:paraId="645F4E98" w14:textId="77777777" w:rsidR="00D758D4" w:rsidRDefault="00D758D4"/>
        </w:tc>
        <w:tc>
          <w:tcPr>
            <w:tcW w:w="3120" w:type="dxa"/>
          </w:tcPr>
          <w:p w14:paraId="375712B5" w14:textId="77777777" w:rsidR="00D758D4" w:rsidRDefault="00D758D4"/>
        </w:tc>
        <w:tc>
          <w:tcPr>
            <w:tcW w:w="3120" w:type="dxa"/>
          </w:tcPr>
          <w:p w14:paraId="22757C67" w14:textId="77777777" w:rsidR="00D758D4" w:rsidRDefault="00BC14EE">
            <w:r>
              <w:t>Equation 6</w:t>
            </w:r>
          </w:p>
        </w:tc>
      </w:tr>
      <w:tr w:rsidR="00D758D4" w14:paraId="2AF17A1B" w14:textId="77777777">
        <w:tc>
          <w:tcPr>
            <w:tcW w:w="9360" w:type="dxa"/>
            <w:gridSpan w:val="3"/>
          </w:tcPr>
          <w:p w14:paraId="724061B6" w14:textId="77777777" w:rsidR="00D758D4" w:rsidRDefault="00BC14EE">
            <w:r>
              <w:t>where SSYannual is estimated SSY from storms, SSYmeasured is SSY me</w:t>
            </w:r>
            <w:r>
              <w:t xml:space="preserve">asured in storms (all, Tables 2 and 3), measured precip is precipitation measured during the sampled </w:t>
            </w:r>
            <w:r>
              <w:lastRenderedPageBreak/>
              <w:t>storms, and expected annual storm precip is the precipitation during all storms measured in 2014.</w:t>
            </w:r>
          </w:p>
        </w:tc>
      </w:tr>
    </w:tbl>
    <w:p w14:paraId="0CE6225F" w14:textId="77777777" w:rsidR="00D758D4" w:rsidRDefault="005D50D5">
      <w:proofErr w:type="spellStart"/>
      <w:proofErr w:type="gramStart"/>
      <w:r>
        <w:lastRenderedPageBreak/>
        <w:t>EQ</w:t>
      </w:r>
      <w:r>
        <w:rPr>
          <w:vertAlign w:val="subscript"/>
        </w:rPr>
        <w:t>meas</w:t>
      </w:r>
      <w:proofErr w:type="spellEnd"/>
      <w:r>
        <w:rPr>
          <w:vertAlign w:val="subscript"/>
        </w:rPr>
        <w:t xml:space="preserve"> </w:t>
      </w:r>
      <w:r w:rsidR="00BC14EE">
        <w:t xml:space="preserve"> and</w:t>
      </w:r>
      <w:proofErr w:type="gramEnd"/>
      <w:r w:rsidR="00BC14EE">
        <w:t xml:space="preserve"> </w:t>
      </w:r>
      <w:proofErr w:type="spellStart"/>
      <w:r w:rsidR="00BC14EE">
        <w:t>ESSCmeas</w:t>
      </w:r>
      <w:proofErr w:type="spellEnd"/>
      <w:r w:rsidR="00BC14EE">
        <w:t xml:space="preserve"> were estimated using lookup tables (</w:t>
      </w:r>
      <w:r w:rsidR="00BC14EE">
        <w:t xml:space="preserve">LUT) from the DUET-H/WQ software tool (Harmel et al., 2006). The effect of uncertain </w:t>
      </w:r>
      <w:r>
        <w:t>SSY</w:t>
      </w:r>
      <w:r>
        <w:rPr>
          <w:vertAlign w:val="subscript"/>
        </w:rPr>
        <w:t>EV</w:t>
      </w:r>
      <w:r w:rsidR="00BC14EE">
        <w:t xml:space="preserve"> estimates may complicate conclusions about contributions from subwatersheds, anthropogenic impacts, and </w:t>
      </w:r>
      <w:r>
        <w:t>SSY</w:t>
      </w:r>
      <w:r>
        <w:rPr>
          <w:vertAlign w:val="subscript"/>
        </w:rPr>
        <w:t>EV</w:t>
      </w:r>
      <w:r w:rsidR="00BC14EE">
        <w:t xml:space="preserve">-Storm Metric relationships. This is common in sediment </w:t>
      </w:r>
      <w:r w:rsidR="00BC14EE">
        <w:t>yield studies where successful models estimate SSY with plus-minus 50-100% accuracy (Duvert et al., 2012).</w:t>
      </w:r>
    </w:p>
    <w:p w14:paraId="73C151B4" w14:textId="77777777" w:rsidR="00D758D4" w:rsidRDefault="00BC14EE">
      <w:pPr>
        <w:pStyle w:val="Heading2"/>
      </w:pPr>
      <w:r>
        <w:t>Results</w:t>
      </w:r>
    </w:p>
    <w:p w14:paraId="5A685343" w14:textId="77777777" w:rsidR="00D758D4" w:rsidRDefault="00BC14EE">
      <w:pPr>
        <w:pStyle w:val="Heading3"/>
      </w:pPr>
      <w:r>
        <w:t>Field Data Collection</w:t>
      </w:r>
    </w:p>
    <w:p w14:paraId="6F4F0854" w14:textId="77777777" w:rsidR="00D758D4" w:rsidRDefault="00BC14EE">
      <w:pPr>
        <w:pStyle w:val="Heading4"/>
      </w:pPr>
      <w:r>
        <w:t>Precipitation</w:t>
      </w:r>
    </w:p>
    <w:p w14:paraId="45FF7A4C" w14:textId="77777777" w:rsidR="00D758D4" w:rsidRDefault="00BC14EE">
      <w:r>
        <w:t>Annual precipitation measured at RG1 with gaps filled with data from Wx was 3,349 mm, 3,443 mm, and 3,765</w:t>
      </w:r>
      <w:r>
        <w:t xml:space="preserve"> mm in 2012, 2013, and 2014, respectively. These annual rainfall amounts are approximately 93% of long-term rainfall (=3,800 mm) from PRISM data (Craig, 2009). No difference in measured P was found between RG1 and Wx, or RG1 and RG2, so P was assumed to be</w:t>
      </w:r>
      <w:r>
        <w:t xml:space="preserve"> homogenous over the watershed for all analyses. Rain gauges could only be placed as high as ~300 m (RG2), though the highest point in the watershed is ~600 m. Long-term rain gage records show a strong precipitation gradient with increasing elevation, with</w:t>
      </w:r>
      <w:r>
        <w:t xml:space="preserve"> average precipitation of 3,000-4,000 mm on the lowlands, increasing to more than 6,350 mm at the high elevations (&gt;400 m.a.s.l.) around the harbor (Craig, 2009; Dames &amp; Moore, 1981; Wong, 1996). Rainfall data measured at higher elevations would be useful </w:t>
      </w:r>
      <w:r>
        <w:t>to determine a more robust orographic rainfall relationship. For this analysis, however, the absolute values of total rainfall in each subwatershed are not important since precipitation is only used as a predictive storm metric.</w:t>
      </w:r>
    </w:p>
    <w:p w14:paraId="75039225" w14:textId="77777777" w:rsidR="00D758D4" w:rsidRDefault="00BC14EE">
      <w:pPr>
        <w:pStyle w:val="Heading4"/>
      </w:pPr>
      <w:r>
        <w:t>Water Discharge</w:t>
      </w:r>
    </w:p>
    <w:p w14:paraId="250A7BCC" w14:textId="77777777" w:rsidR="00D758D4" w:rsidRDefault="00BC14EE">
      <w:r>
        <w:t xml:space="preserve">Discharge </w:t>
      </w:r>
      <w:r>
        <w:t xml:space="preserve">at both FG1 and FG3 was characterized by periods of low but perennial baseflow (FG1: 29-139 L/sec; FG3: 21-364 L/sec), punctuated by short, flashy hydrograph peaks (FG1: max 8,356 L/sec, FG3: max 13,071 L/sec) (Figure 6). Though Q data was unavailable for </w:t>
      </w:r>
      <w:r>
        <w:t>some periods, storm events appeared to be generally smaller, but more frequent in the October-April wet season. Storm events during the May-September dry season were less frequent but larger. The largest event in the three year study was observed in August</w:t>
      </w:r>
      <w:r>
        <w:t xml:space="preserve"> 2014.</w:t>
      </w:r>
    </w:p>
    <w:p w14:paraId="1E3BF962" w14:textId="77777777" w:rsidR="00D758D4" w:rsidRDefault="00BC14EE">
      <w:r>
        <w:rPr>
          <w:noProof/>
        </w:rPr>
        <w:lastRenderedPageBreak/>
        <w:drawing>
          <wp:inline distT="0" distB="0" distL="0" distR="0" wp14:anchorId="42DEEE17" wp14:editId="7D60B933">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4"/>
                    <a:stretch>
                      <a:fillRect/>
                    </a:stretch>
                  </pic:blipFill>
                  <pic:spPr>
                    <a:xfrm>
                      <a:off x="0" y="0"/>
                      <a:ext cx="5486400" cy="4114800"/>
                    </a:xfrm>
                    <a:prstGeom prst="rect">
                      <a:avLst/>
                    </a:prstGeom>
                  </pic:spPr>
                </pic:pic>
              </a:graphicData>
            </a:graphic>
          </wp:inline>
        </w:drawing>
      </w:r>
    </w:p>
    <w:p w14:paraId="7DDAE7E2" w14:textId="77777777" w:rsidR="00D758D4" w:rsidRDefault="00BC14EE">
      <w:pPr>
        <w:ind w:firstLine="0"/>
      </w:pPr>
      <w:r>
        <w:t>Figure 6. Time series of water discharge (Q), calculated from measured stage and the stage-discharge rating curves in a) 2012 b) 2013 and c) 2014.</w:t>
      </w:r>
    </w:p>
    <w:p w14:paraId="51FECDA6" w14:textId="77777777" w:rsidR="00D758D4" w:rsidRDefault="00BC14EE">
      <w:pPr>
        <w:pStyle w:val="Heading4"/>
      </w:pPr>
      <w:r>
        <w:t>Storm Events</w:t>
      </w:r>
    </w:p>
    <w:p w14:paraId="37243F95" w14:textId="77777777" w:rsidR="00D758D4" w:rsidRDefault="00BC14EE">
      <w:r>
        <w:t>Using the stage threshold method and manual separation of complex storm events, 99 stor</w:t>
      </w:r>
      <w:r>
        <w:t>m events were identified from Q data at FG3 from January, 2012, to July 2014. Valid Q data was recorded during 97 events at FG1, and 99 events at FG3 (Appendix 3, Table 1). Valid SSC data from T and interpolated grab samples was recorded during 64 events a</w:t>
      </w:r>
      <w:r>
        <w:t>t FG1, and 55 events at FG3. Of those storms, 28 events had valid P, Q, and SSC data for both the FG1 and FG3 to calculate and compare SSY from the UPPER and LOWER subwatersheds. Valid SSY data from interpolated grab samples was collected at FG2 for 8 stor</w:t>
      </w:r>
      <w:r>
        <w:t>ms to compare with SSY from FG1 and FG3. Storm event durations ranged from 2 hours to 5 days, with mean duration of 12 hours.</w:t>
      </w:r>
    </w:p>
    <w:p w14:paraId="04A80EA6" w14:textId="77777777" w:rsidR="00D758D4" w:rsidRDefault="00BC14EE">
      <w:r>
        <w:t xml:space="preserve">Most storm events showed a typical pattern, where a short period of intense rainfall caused a rapid increase in SSC downstream of </w:t>
      </w:r>
      <w:r>
        <w:t>the quarry (FG2) while SSC remained low at the undisturbed forest site (FG1)(Figure 7). The highest SSC was typically observed at FG2, with slightly lower and later peak SSC observed at FG3. SSC downstream of the undisturbed forest (FG1) typically increase</w:t>
      </w:r>
      <w:r>
        <w:t>d more slowly, remained lower, and peaked later than the disturbed sites downstream of the quarry (FG2) and the village (FG3). Though peak SSC was highest at FG2, the total SSY was highest at FG3 due to the addition of storm runoff from the larger watershe</w:t>
      </w:r>
      <w:r>
        <w:t>d draining to FG3.</w:t>
      </w:r>
    </w:p>
    <w:p w14:paraId="3E46AFC6" w14:textId="77777777" w:rsidR="00D758D4" w:rsidRDefault="00BC14EE">
      <w:r>
        <w:rPr>
          <w:noProof/>
        </w:rPr>
        <w:lastRenderedPageBreak/>
        <w:drawing>
          <wp:inline distT="0" distB="0" distL="0" distR="0" wp14:anchorId="02ADE4D3" wp14:editId="6430198A">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5"/>
                    <a:stretch>
                      <a:fillRect/>
                    </a:stretch>
                  </pic:blipFill>
                  <pic:spPr>
                    <a:xfrm>
                      <a:off x="0" y="0"/>
                      <a:ext cx="5486400" cy="5486400"/>
                    </a:xfrm>
                    <a:prstGeom prst="rect">
                      <a:avLst/>
                    </a:prstGeom>
                  </pic:spPr>
                </pic:pic>
              </a:graphicData>
            </a:graphic>
          </wp:inline>
        </w:drawing>
      </w:r>
    </w:p>
    <w:p w14:paraId="38D224FC" w14:textId="77777777" w:rsidR="00D758D4" w:rsidRDefault="00BC14EE">
      <w:pPr>
        <w:ind w:firstLine="0"/>
      </w:pPr>
      <w:r>
        <w:t>Figure 7. Example of storm event (02/14/2014). SSY at FG1 and FG3 calculated from SSC modeled from T, and SSY at FG2 from SSC samples collected by the Autosampler.</w:t>
      </w:r>
    </w:p>
    <w:p w14:paraId="70E19A28" w14:textId="77777777" w:rsidR="00D758D4" w:rsidRDefault="00BC14EE">
      <w:pPr>
        <w:pStyle w:val="Heading4"/>
      </w:pPr>
      <w:r>
        <w:t>Suspended Sediment Concentration</w:t>
      </w:r>
    </w:p>
    <w:p w14:paraId="19E3DCBB" w14:textId="77777777" w:rsidR="00D758D4" w:rsidRDefault="00BC14EE">
      <w:r>
        <w:t>Mean and maximu</w:t>
      </w:r>
      <w:r>
        <w:t>m SSC of water samples,</w:t>
      </w:r>
      <w:r>
        <w:t xml:space="preserve"> collected during low flow and stormflow by grab and autosampler, were lowest at FG1 (mu</w:t>
      </w:r>
      <w:r>
        <w:t>=31 mg/L, max=500 mg/L), highest at FG2 (mu</w:t>
      </w:r>
      <w:r>
        <w:t>=334 mg/L, max=12,600), and in between at FG3 (mu</w:t>
      </w:r>
      <w:r>
        <w:t>=152 mg/L, max=3,500 mg/L). At FG1, 0% of grab samples (n=23) were collected</w:t>
      </w:r>
      <w:r>
        <w:t xml:space="preserve"> during baseflow conditions (Q_FG1&lt;139 L/sec), mean SSC: 9 mg/L (Figure 8a); 0% of grab samples (n=32) were collected during stormflow conditions, mean SSC: 47 mg/L (Figure 8b). At FG2, 0% of grab samples (n=45) were collected during baseflow conditions (Q</w:t>
      </w:r>
      <w:r>
        <w:t>_FG1&lt;139 L/sec), mean SSC: 471 mg/L; 0% of grab samples (n=46) were collected during stormflow conditions, mean SSC: 200 mg/L. At FG3, 0% of samples (n=65) were collected during baseflow conditions (Q_FG3&lt;364 L/sec), mean SSC: 163 mg/L; 0% of samples (n=89</w:t>
      </w:r>
      <w:r>
        <w:t xml:space="preserve">) were collected during stormflow conditions, mean SSC: 145 mg/L. This pattern of SSC values suggests that little sediment is contributed from the forest </w:t>
      </w:r>
      <w:r>
        <w:lastRenderedPageBreak/>
        <w:t xml:space="preserve">upstream of FG1, then there is a large input of sediment between FG1 and FG2, and then SSC is diluted </w:t>
      </w:r>
      <w:r>
        <w:t>by addition of stormflow with lower SSC between FG2 and FG3.</w:t>
      </w:r>
    </w:p>
    <w:p w14:paraId="5597B07F" w14:textId="77777777" w:rsidR="00D758D4" w:rsidRDefault="00BC14EE">
      <w:r>
        <w:rPr>
          <w:noProof/>
        </w:rPr>
        <w:drawing>
          <wp:inline distT="0" distB="0" distL="0" distR="0" wp14:anchorId="2450A764" wp14:editId="45327328">
            <wp:extent cx="54864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6"/>
                    <a:stretch>
                      <a:fillRect/>
                    </a:stretch>
                  </pic:blipFill>
                  <pic:spPr>
                    <a:xfrm>
                      <a:off x="0" y="0"/>
                      <a:ext cx="5486400" cy="2743200"/>
                    </a:xfrm>
                    <a:prstGeom prst="rect">
                      <a:avLst/>
                    </a:prstGeom>
                  </pic:spPr>
                </pic:pic>
              </a:graphicData>
            </a:graphic>
          </wp:inline>
        </w:drawing>
      </w:r>
    </w:p>
    <w:p w14:paraId="375AEBAD" w14:textId="77777777" w:rsidR="00D758D4" w:rsidRDefault="00BC14EE">
      <w:pPr>
        <w:ind w:firstLine="0"/>
      </w:pPr>
      <w:r>
        <w:t>Figure 8. Boxplots of Suspended Sediment Concentration (SSC) from grab samples only (no Autosampler) at FG1, FG2, and FG3 during (a) baseflow and (b) stormflow. Note the values are plotted on a</w:t>
      </w:r>
      <w:r>
        <w:t xml:space="preserve"> logarithmic axis to display the full range of sampled values.</w:t>
      </w:r>
    </w:p>
    <w:p w14:paraId="36102922" w14:textId="77777777" w:rsidR="00D758D4" w:rsidRDefault="00BC14EE">
      <w:r>
        <w:t>The measurement error (RMSE) for Q measurements (same for both FG1 and FG3) from the DUET-H/WQ LUT (Harmel et al., 2006) was 8.5 % overall, and was used to calculate the total Probable Error. T</w:t>
      </w:r>
      <w:r>
        <w:t>his measurement error accounted for error in the area-velocity measurements (6%), continuous Q measurement in a natural channel (6%), pressure transducer error (0.1%), and streambed condition (firm, stable bed=0%). The model errors (RMSE) for the stage-Q r</w:t>
      </w:r>
      <w:r>
        <w:t>ating curve were 32% at FG3 using Manning's equation, and 22 % at FG1 using HEC-RAS. The RMSE for Q at FG1 was also applied to Q at FG2 because the specific water yield at FG1 is used to predict Q at FG2.</w:t>
      </w:r>
    </w:p>
    <w:p w14:paraId="2506DCAA" w14:textId="77777777" w:rsidR="00D758D4" w:rsidRDefault="00BC14EE">
      <w:r>
        <w:t>The measurement errors (RMSE) to calculate Probable</w:t>
      </w:r>
      <w:r>
        <w:t xml:space="preserve"> Error from interpolated SSC measurements were taken from the DUET/WQ LUT, where RMSE was 12.4% for sample collection, and 3.9% for sample analysis. These measurement errors account for error attributed to using an autosampler with single-intake (11%), int</w:t>
      </w:r>
      <w:r>
        <w:t>erpolating over a 30 min interval (5%), sampling during stormflows (3%), and measuring SSC by filtration (3.9%). The model errors (RMSE) of the T-SSC relationships for calculating Probable Error were 25.0% (5 mg/L) for the YSI and TS at FG1, 66.0% (82 mg/L</w:t>
      </w:r>
      <w:r>
        <w:t>) for the YSI at FG3, and 30.0% (37 mg/L) for the OBS at FG3. Total Probable Error (RMSE %) for SSY estimates at FG1, FG2, and FG3 were calculated from the measurement errors for Q (8.5%) and SSC grab samples (16.3%), and the model errors of the stage-Q an</w:t>
      </w:r>
      <w:r>
        <w:t>d T-SSC relationships for that location. Total Probable Errors in SSY are presented with the SSY results below.</w:t>
      </w:r>
    </w:p>
    <w:p w14:paraId="134C1B09" w14:textId="77777777" w:rsidR="00D758D4" w:rsidRDefault="00BC14EE">
      <w:r>
        <w:t>Probability plots of the SSC data showed they were highly non-normal, so non-parametric tests for statistical significance were applied. The Kru</w:t>
      </w:r>
      <w:r>
        <w:t>skall-Wallis test showed SSC samples from all three locations were significantly different for low flows (p&lt;0.000) and storm flows (p&lt;0.000). The pair-wise Mann-Whitney test showed SSC samples were significantly different between FG1 and FG2 (low flows, p=</w:t>
      </w:r>
      <w:r>
        <w:t>0.000; stormflows, p=0.000), but were not significantly different between FG2 and FG3 (low flows, p=0.149; stormflows, p=0.266).</w:t>
      </w:r>
    </w:p>
    <w:p w14:paraId="69B5E15D" w14:textId="77777777" w:rsidR="00D758D4" w:rsidRDefault="00BC14EE">
      <w:r>
        <w:lastRenderedPageBreak/>
        <w:t>SSC varied by several orders of magnitude for a given Q at all three sites (FG1, FG2, FG3) due to significant hysteresis observ</w:t>
      </w:r>
      <w:r>
        <w:t>ed during storm periods (Figure 9). At FG1, variability of SSC during stormflows from year to year was assumed to be caused by randomly occurring landslides during large storm events. The maximu</w:t>
      </w:r>
      <w:r>
        <w:t>m SSC sampled downstream of the undisturbed forest, at FG1 (50</w:t>
      </w:r>
      <w:r>
        <w:t>0 mg/L), was sampled on 04/23/2013 at high discharge (Q_FG1= 3,724 L/sec)(Figure 9a). Anecdotal and field observations reported higher than normal SSC upstream of the quarry during the 2013 field season, possibly due to landsliding from previous large stor</w:t>
      </w:r>
      <w:r>
        <w:t>ms (G. Poysky, pers. comm.).</w:t>
      </w:r>
    </w:p>
    <w:p w14:paraId="0193965D" w14:textId="77777777" w:rsidR="00D758D4" w:rsidRDefault="00BC14EE">
      <w:r>
        <w:rPr>
          <w:noProof/>
        </w:rPr>
        <w:drawing>
          <wp:inline distT="0" distB="0" distL="0" distR="0" wp14:anchorId="3B78987A" wp14:editId="1C7E5D16">
            <wp:extent cx="54864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7"/>
                    <a:stretch>
                      <a:fillRect/>
                    </a:stretch>
                  </pic:blipFill>
                  <pic:spPr>
                    <a:xfrm>
                      <a:off x="0" y="0"/>
                      <a:ext cx="5486400" cy="2057400"/>
                    </a:xfrm>
                    <a:prstGeom prst="rect">
                      <a:avLst/>
                    </a:prstGeom>
                  </pic:spPr>
                </pic:pic>
              </a:graphicData>
            </a:graphic>
          </wp:inline>
        </w:drawing>
      </w:r>
    </w:p>
    <w:p w14:paraId="15FC1EA4" w14:textId="77777777" w:rsidR="00D758D4" w:rsidRDefault="00BC14EE">
      <w:pPr>
        <w:ind w:firstLine="0"/>
      </w:pPr>
      <w:r>
        <w:t>Figure 9. Water Discharge vs Suspended Sediment Concentration at FG1, FG2, and FG3 during baseflow and stormflow periods. The box in b) highlights the samples with high SSC during low flows downstream of the quarry.</w:t>
      </w:r>
    </w:p>
    <w:p w14:paraId="04303D8B" w14:textId="77777777" w:rsidR="00D758D4" w:rsidRDefault="00BC14EE">
      <w:r>
        <w:t xml:space="preserve">At FG2 </w:t>
      </w:r>
      <w:r>
        <w:t>and FG3, additional variability in the Q-SSC relationship was due to the changing sediment availability associated with quarrying operations and construction in the village. The high SSC values observed downstream of the quarry (FG2) during low Q were caus</w:t>
      </w:r>
      <w:r>
        <w:t>ed by two mechanisms: 1) rainfall events that did not result in a rise in stream stage above the storm threshold, but generated runoff from the quarry wtih high SSC and 2) washing fine sediment into the stream during rock crushing operations at the quarry.</w:t>
      </w:r>
    </w:p>
    <w:p w14:paraId="49B5B2CF" w14:textId="77777777" w:rsidR="00D758D4" w:rsidRDefault="00BC14EE">
      <w:r>
        <w:t>The maximu</w:t>
      </w:r>
      <w:r>
        <w:t>m SSC sampled at FG2 (12,600 mg/L) and FG3 (3,500 mg/L) were sampled during the same storm event (03/05/2012), but during low Q (Q_FG3=287 L/sec)(Figure 9b and c). During this event, a brief but intense rainfall caused high sediment loading from</w:t>
      </w:r>
      <w:r>
        <w:t xml:space="preserve"> the quarry, but did not increase Q above the defined storm threshold. The low amount of Q from forested areas draining to FG2 was too low to dilute the high amount of sediment from the quarry and village, causing the extremely high SSC. SSC was diluted fu</w:t>
      </w:r>
      <w:r>
        <w:t>rther downstream at FG3 by the addition of runoff with lower SSC from impervious surfaces in the village.</w:t>
      </w:r>
    </w:p>
    <w:p w14:paraId="5A997EF6" w14:textId="77777777" w:rsidR="00D758D4" w:rsidRDefault="00BC14EE">
      <w:r>
        <w:t xml:space="preserve">Given the close proximity of the quarry to the stream, SSC downstream of the quarry can be highly influenced by mining activity like rock extraction, </w:t>
      </w:r>
      <w:r>
        <w:t>crushing, and/or hauling operations. During 2012, a common practice for removing fine sediment from crushed aggregate was to rinse it with water pumped from the stream. In the absence of retention structures the fine sediment was then discharged directly i</w:t>
      </w:r>
      <w:r>
        <w:t>nto the stream, causing high SSC during interstorm periods. Riverine discharge of fine sediment rinsed from aggregate was discontinued in 2013, corresponding with a lack of high SSC grab samples during low Q in 2013 (Figure 9b and c). In 2013 and 2014, was</w:t>
      </w:r>
      <w:r>
        <w:t>te sediment was piled on-site and severe erosion of these changing stockpiles caused high SSC during storm events.</w:t>
      </w:r>
    </w:p>
    <w:p w14:paraId="4DA877BC" w14:textId="77777777" w:rsidR="00D758D4" w:rsidRDefault="00BC14EE">
      <w:pPr>
        <w:pStyle w:val="Heading3"/>
      </w:pPr>
      <w:r>
        <w:t>Comparing SSY from disturbed and undisturbed subwatersheds</w:t>
      </w:r>
    </w:p>
    <w:p w14:paraId="5306555E" w14:textId="77777777" w:rsidR="00D758D4" w:rsidRDefault="00BC14EE">
      <w:r>
        <w:t>Insert Table 2 here</w:t>
      </w:r>
    </w:p>
    <w:p w14:paraId="3505CA78" w14:textId="77777777" w:rsidR="00D758D4" w:rsidRDefault="00BC14EE">
      <w:pPr>
        <w:ind w:firstLine="0"/>
      </w:pPr>
      <w:r>
        <w:lastRenderedPageBreak/>
        <w:t>Table 2. Sediment yield from subwatersheds in Faga'alu</w:t>
      </w:r>
    </w:p>
    <w:p w14:paraId="3A3536D6" w14:textId="77777777" w:rsidR="00D758D4" w:rsidRDefault="00D758D4"/>
    <w:p w14:paraId="26857008" w14:textId="77777777" w:rsidR="00D758D4" w:rsidRDefault="00BC14EE">
      <w:r>
        <w:t>For th</w:t>
      </w:r>
      <w:r>
        <w:t>e events with Q and SSC for both FG1 and FG3 (Table 3), total SSY was 151.4 tons (85.1 tons/</w:t>
      </w:r>
      <w:proofErr w:type="gramStart"/>
      <w:r w:rsidR="005D50D5">
        <w:t>km</w:t>
      </w:r>
      <w:r w:rsidR="005D50D5">
        <w:rPr>
          <w:vertAlign w:val="superscript"/>
        </w:rPr>
        <w:t xml:space="preserve">2 </w:t>
      </w:r>
      <w:r>
        <w:t>)</w:t>
      </w:r>
      <w:proofErr w:type="gramEnd"/>
      <w:r>
        <w:t>, with 21.1 tons (23.5 tons/</w:t>
      </w:r>
      <w:r w:rsidR="005D50D5">
        <w:t>km</w:t>
      </w:r>
      <w:r w:rsidR="005D50D5">
        <w:rPr>
          <w:vertAlign w:val="superscript"/>
        </w:rPr>
        <w:t xml:space="preserve">2 </w:t>
      </w:r>
      <w:r>
        <w:t>) from the UPPER subwatershed and 130.4 tons (148.1 tons/</w:t>
      </w:r>
      <w:r w:rsidR="005D50D5">
        <w:t>km</w:t>
      </w:r>
      <w:r w:rsidR="005D50D5">
        <w:rPr>
          <w:vertAlign w:val="superscript"/>
        </w:rPr>
        <w:t xml:space="preserve">2 </w:t>
      </w:r>
      <w:r>
        <w:t xml:space="preserve">) from the LOWER subwatershed. The UPPER and LOWER subwatersheds are </w:t>
      </w:r>
      <w:r>
        <w:t xml:space="preserve">similar in size (0.90 </w:t>
      </w:r>
      <w:r w:rsidR="005D50D5">
        <w:t>km</w:t>
      </w:r>
      <w:r w:rsidR="005D50D5">
        <w:rPr>
          <w:vertAlign w:val="superscript"/>
        </w:rPr>
        <w:t xml:space="preserve">2 </w:t>
      </w:r>
      <w:r>
        <w:t xml:space="preserve"> and 0.88 </w:t>
      </w:r>
      <w:r w:rsidR="005D50D5">
        <w:t>km</w:t>
      </w:r>
      <w:r w:rsidR="005D50D5">
        <w:rPr>
          <w:vertAlign w:val="superscript"/>
        </w:rPr>
        <w:t xml:space="preserve">2 </w:t>
      </w:r>
      <w:r>
        <w:t xml:space="preserve">) but </w:t>
      </w:r>
      <w:r w:rsidR="005D50D5">
        <w:t>SSY</w:t>
      </w:r>
      <w:r w:rsidR="005D50D5">
        <w:rPr>
          <w:vertAlign w:val="subscript"/>
        </w:rPr>
        <w:t>UPPER</w:t>
      </w:r>
      <w:r>
        <w:t xml:space="preserve"> accounted for an average of just 14% and </w:t>
      </w:r>
      <w:r w:rsidR="005D50D5">
        <w:t>SSY</w:t>
      </w:r>
      <w:r w:rsidR="005D50D5">
        <w:rPr>
          <w:vertAlign w:val="subscript"/>
        </w:rPr>
        <w:t>LOWER</w:t>
      </w:r>
      <w:r>
        <w:t xml:space="preserve"> for 86% of SSY at the watershed outlet (Table 2). The DR estimated from </w:t>
      </w:r>
      <w:proofErr w:type="spellStart"/>
      <w:r w:rsidR="005D50D5">
        <w:t>sSSY</w:t>
      </w:r>
      <w:r w:rsidR="005D50D5">
        <w:rPr>
          <w:vertAlign w:val="subscript"/>
        </w:rPr>
        <w:t>UPPER</w:t>
      </w:r>
      <w:proofErr w:type="spellEnd"/>
      <w:r>
        <w:t xml:space="preserve"> and </w:t>
      </w:r>
      <w:proofErr w:type="spellStart"/>
      <w:r w:rsidR="005D50D5">
        <w:t>sSSY</w:t>
      </w:r>
      <w:r w:rsidR="005D50D5">
        <w:rPr>
          <w:vertAlign w:val="subscript"/>
        </w:rPr>
        <w:t>LOWER</w:t>
      </w:r>
      <w:proofErr w:type="spellEnd"/>
      <w:r>
        <w:t xml:space="preserve"> suggests </w:t>
      </w:r>
      <w:proofErr w:type="spellStart"/>
      <w:r>
        <w:t>sSSY</w:t>
      </w:r>
      <w:proofErr w:type="spellEnd"/>
      <w:r>
        <w:t xml:space="preserve"> has been increased by 6.3x in the LOWER sub</w:t>
      </w:r>
      <w:r>
        <w:t>watershed, and 3.6x for the TOTAL watershed.</w:t>
      </w:r>
    </w:p>
    <w:p w14:paraId="6827B6E6" w14:textId="77777777" w:rsidR="00D758D4" w:rsidRDefault="00BC14EE">
      <w:r>
        <w:t>Using the measured sSSY from the forested UPPER watershed (23.5 tons/</w:t>
      </w:r>
      <w:proofErr w:type="gramStart"/>
      <w:r w:rsidR="005D50D5">
        <w:t>km</w:t>
      </w:r>
      <w:r w:rsidR="005D50D5">
        <w:rPr>
          <w:vertAlign w:val="superscript"/>
        </w:rPr>
        <w:t xml:space="preserve">2 </w:t>
      </w:r>
      <w:r>
        <w:t>)</w:t>
      </w:r>
      <w:proofErr w:type="gramEnd"/>
      <w:r>
        <w:t>, SSY from the undisturbed forest areas in the LOWER watershed was 18.6 tons, and SSY from the disturbed areas was 111.8 tons. For the mea</w:t>
      </w:r>
      <w:r>
        <w:t xml:space="preserve">sured storms (Table 3), roughly 86% of SSY from the LOWER subwatershed is from disturbed areas, despite the disturbed areas only accounting for 10.1% of the subwatershed area (0.089 </w:t>
      </w:r>
      <w:proofErr w:type="gramStart"/>
      <w:r w:rsidR="005D50D5">
        <w:t>km</w:t>
      </w:r>
      <w:r w:rsidR="005D50D5">
        <w:rPr>
          <w:vertAlign w:val="superscript"/>
        </w:rPr>
        <w:t xml:space="preserve">2 </w:t>
      </w:r>
      <w:r>
        <w:t>)</w:t>
      </w:r>
      <w:proofErr w:type="gramEnd"/>
      <w:r>
        <w:t>. Similarly, despite only 5.2% of the TOTAL watershed being disturbed,</w:t>
      </w:r>
      <w:r>
        <w:t xml:space="preserve"> SSY from disturbed areas accounts for 74% of the SSY from the TOTAL watershed. Estimated sSSY from disturbed areas in the LOWER subwatershed is 1,257.7 tons/</w:t>
      </w:r>
      <w:proofErr w:type="gramStart"/>
      <w:r w:rsidR="005D50D5">
        <w:t>km</w:t>
      </w:r>
      <w:r w:rsidR="005D50D5">
        <w:rPr>
          <w:vertAlign w:val="superscript"/>
        </w:rPr>
        <w:t xml:space="preserve">2 </w:t>
      </w:r>
      <w:r>
        <w:t>,</w:t>
      </w:r>
      <w:proofErr w:type="gramEnd"/>
      <w:r>
        <w:t xml:space="preserve"> suggesting human disturbance has increased sSSY by 54x over undisturbed, forest conditions.</w:t>
      </w:r>
    </w:p>
    <w:p w14:paraId="56A08725" w14:textId="77777777" w:rsidR="00D758D4" w:rsidRDefault="00BC14EE">
      <w:r>
        <w:t>I</w:t>
      </w:r>
      <w:r>
        <w:t>nsert Table 3 here</w:t>
      </w:r>
    </w:p>
    <w:p w14:paraId="676D7E5D" w14:textId="77777777" w:rsidR="00D758D4" w:rsidRDefault="00BC14EE">
      <w:pPr>
        <w:ind w:firstLine="0"/>
      </w:pPr>
      <w:r>
        <w:t>Table 3. Sediment yield from disturbed portions of subwatersheds in Faga'alu</w:t>
      </w:r>
    </w:p>
    <w:p w14:paraId="6E95B383" w14:textId="77777777" w:rsidR="00D758D4" w:rsidRDefault="005D50D5">
      <w:r>
        <w:t>SSY</w:t>
      </w:r>
      <w:r>
        <w:rPr>
          <w:vertAlign w:val="subscript"/>
        </w:rPr>
        <w:t>EV</w:t>
      </w:r>
      <w:r w:rsidR="00BC14EE">
        <w:t xml:space="preserve"> data measured at FG2 was available for 8 of the storms, so </w:t>
      </w:r>
      <w:r>
        <w:t>SSY</w:t>
      </w:r>
      <w:r>
        <w:rPr>
          <w:vertAlign w:val="subscript"/>
        </w:rPr>
        <w:t>EV</w:t>
      </w:r>
      <w:r w:rsidR="00BC14EE">
        <w:t xml:space="preserve"> from the LOWER subwatershed including the quarry (</w:t>
      </w:r>
      <w:r>
        <w:t>SSY</w:t>
      </w:r>
      <w:r>
        <w:rPr>
          <w:vertAlign w:val="subscript"/>
        </w:rPr>
        <w:t>LOWER</w:t>
      </w:r>
      <w:r w:rsidR="00BC14EE">
        <w:t xml:space="preserve">_QUARRY) and the village areas </w:t>
      </w:r>
      <w:r w:rsidR="00BC14EE">
        <w:t>below the quarry (</w:t>
      </w:r>
      <w:r>
        <w:t>SSY</w:t>
      </w:r>
      <w:r>
        <w:rPr>
          <w:vertAlign w:val="subscript"/>
        </w:rPr>
        <w:t>LOWER</w:t>
      </w:r>
      <w:r w:rsidR="00BC14EE">
        <w:t>_VILLAGE) could be calculated (Table 4).</w:t>
      </w:r>
    </w:p>
    <w:p w14:paraId="0014A0DB" w14:textId="77777777" w:rsidR="00D758D4" w:rsidRDefault="00BC14EE">
      <w:r>
        <w:t>Insert Table 4 here</w:t>
      </w:r>
    </w:p>
    <w:p w14:paraId="326B9334" w14:textId="77777777" w:rsidR="00D758D4" w:rsidRDefault="00BC14EE">
      <w:pPr>
        <w:ind w:firstLine="0"/>
      </w:pPr>
      <w:r>
        <w:t>Table 4. Sediment yield from subwatersheds in Faga'alu</w:t>
      </w:r>
    </w:p>
    <w:p w14:paraId="63FAFAB8" w14:textId="77777777" w:rsidR="00D758D4" w:rsidRDefault="00BC14EE">
      <w:r>
        <w:t>SSY for the 8 storms at FG3 was 94 tons wtih an average of  19% from the UPPER subwatershed, 51% from LOWER_QUARRY</w:t>
      </w:r>
      <w:r>
        <w:t xml:space="preserve"> subwatershed, and 30% from the LOWER_VILLAGE subwatershed (Table 4). </w:t>
      </w:r>
      <w:proofErr w:type="gramStart"/>
      <w:r>
        <w:t>sSSY</w:t>
      </w:r>
      <w:proofErr w:type="gramEnd"/>
      <w:r>
        <w:t xml:space="preserve"> from the UPPER, LOWER_QUARRY, and LOWER_VILLAGE subwatersheds and TOTAL watershed was 19, 178, 47, and 53 tons/</w:t>
      </w:r>
      <w:r w:rsidR="005D50D5">
        <w:t>km</w:t>
      </w:r>
      <w:r w:rsidR="005D50D5">
        <w:rPr>
          <w:vertAlign w:val="superscript"/>
        </w:rPr>
        <w:t xml:space="preserve">2 </w:t>
      </w:r>
      <w:r>
        <w:t>, respectively. sSSY from LOWER_QUARRY and LOWER_VILLAGE was 9.17 a</w:t>
      </w:r>
      <w:r>
        <w:t>nd 2.4 times higher, respectively, than sSSY from UPPER subwatershed, suggesting human disturbance has significantly increased SSY over natural levels, particularly at the quarry. sSSY from the TOTAL watershed was 2.7 times higher than the UPPER subwatersh</w:t>
      </w:r>
      <w:r>
        <w:t>ed, similar to the larger range of storms in Table 2, where specific SSY was 3.6 times higher.</w:t>
      </w:r>
    </w:p>
    <w:p w14:paraId="2E71619A" w14:textId="77777777" w:rsidR="00D758D4" w:rsidRDefault="00BC14EE">
      <w:r>
        <w:t>Insert Table 5 here</w:t>
      </w:r>
    </w:p>
    <w:p w14:paraId="4EBA14FB" w14:textId="77777777" w:rsidR="00D758D4" w:rsidRDefault="00BC14EE">
      <w:pPr>
        <w:ind w:firstLine="0"/>
      </w:pPr>
      <w:r>
        <w:t>Table 5. Sediment yield from disturbed portions of subwatersheds in Faga'alu</w:t>
      </w:r>
    </w:p>
    <w:p w14:paraId="53C3B853" w14:textId="77777777" w:rsidR="00D758D4" w:rsidRDefault="00BC14EE">
      <w:r>
        <w:t>Bare land in the LOWER_QUARRY subwatershed clearly increased sSS</w:t>
      </w:r>
      <w:r>
        <w:t>Y significantly, and contributed the majority of SSY from disturbed areas in Faga'alu watershed. Human disturbance in the LOWER_VILLAGE subwatershed also increased SSY above natural levels but the magnitude of disturbance was mu</w:t>
      </w:r>
      <w:r>
        <w:t>ch lower than the quarry. SS</w:t>
      </w:r>
      <w:r>
        <w:t xml:space="preserve">Y from undisturbed areas in the LOWER_QUARRY and LOWER_VILLAGE subwatersheds was: 4.9 and 10.5 tons, respectively (Table 5). SSY from the 0.018 </w:t>
      </w:r>
      <w:proofErr w:type="gramStart"/>
      <w:r w:rsidR="005D50D5">
        <w:t>km</w:t>
      </w:r>
      <w:r w:rsidR="005D50D5">
        <w:rPr>
          <w:vertAlign w:val="superscript"/>
        </w:rPr>
        <w:t xml:space="preserve">2 </w:t>
      </w:r>
      <w:r>
        <w:t xml:space="preserve"> and</w:t>
      </w:r>
      <w:proofErr w:type="gramEnd"/>
      <w:r>
        <w:t xml:space="preserve"> 0.070 </w:t>
      </w:r>
      <w:r w:rsidR="005D50D5">
        <w:t>km</w:t>
      </w:r>
      <w:r w:rsidR="005D50D5">
        <w:rPr>
          <w:vertAlign w:val="superscript"/>
        </w:rPr>
        <w:t xml:space="preserve">2 </w:t>
      </w:r>
      <w:r>
        <w:t xml:space="preserve"> of disturbed areas in the LOWER_QUARRY and LOWER_VILLAGE subwatersheds was 43.19 and 18.2 tons</w:t>
      </w:r>
      <w:r>
        <w:t>, respectively. SSY from the disturbed areas accounted for 90% and 64% of total SSY from those watersheds, respectively. sSSY from disturbed areas in the UPPER, LOWER_QUARRY, and LOWER_VILLAGE subwatersheds was 19.4, 2,461.2, and 255.2 tons/</w:t>
      </w:r>
      <w:r w:rsidR="005D50D5">
        <w:t>km</w:t>
      </w:r>
      <w:r w:rsidR="005D50D5">
        <w:rPr>
          <w:vertAlign w:val="superscript"/>
        </w:rPr>
        <w:t xml:space="preserve">2 </w:t>
      </w:r>
      <w:r>
        <w:t>, respective</w:t>
      </w:r>
      <w:r>
        <w:t xml:space="preserve">ly, </w:t>
      </w:r>
      <w:r>
        <w:lastRenderedPageBreak/>
        <w:t>suggesting that disturbed areas increase sSSY over forested conditions by 126.6x and 13.1x in the LOWER_QUARRY and LOWER_VILLAGE subwatersheds, respectively.</w:t>
      </w:r>
    </w:p>
    <w:p w14:paraId="16832B83" w14:textId="77777777" w:rsidR="00D758D4" w:rsidRDefault="00BC14EE">
      <w:r>
        <w:t>A very small fraction of the watershed accounted for the majority of the sediment load. Roughl</w:t>
      </w:r>
      <w:r>
        <w:t>y 90% and 64% of SSY from the LOWER_QUARRY and LOWER_VILLAGE subwatersheds, respectively, was from disturbed areas, despite the disturbed areas only accounting for 6.5% and 11.7% of the subwatershed area, respectively. Similarly, despite only 5.2% of the T</w:t>
      </w:r>
      <w:r>
        <w:t>OTAL watershed being disturbed, SSY from disturbed areas accounts for 65% of the SSY from the TOTAL watershed for the 8 storms, and 74% for the 24 storms (Table 5).</w:t>
      </w:r>
    </w:p>
    <w:p w14:paraId="4128EE85" w14:textId="77777777" w:rsidR="00D758D4" w:rsidRDefault="00BC14EE">
      <w:pPr>
        <w:pStyle w:val="Heading3"/>
      </w:pPr>
      <w:r>
        <w:t xml:space="preserve">Predicting </w:t>
      </w:r>
      <w:r w:rsidR="005D50D5">
        <w:t>SSY</w:t>
      </w:r>
      <w:r w:rsidR="005D50D5">
        <w:rPr>
          <w:vertAlign w:val="subscript"/>
        </w:rPr>
        <w:t>EV</w:t>
      </w:r>
      <w:r>
        <w:t xml:space="preserve"> from storm metrics</w:t>
      </w:r>
    </w:p>
    <w:p w14:paraId="5A534B6B" w14:textId="77777777" w:rsidR="00D758D4" w:rsidRDefault="005D50D5">
      <w:r>
        <w:t>SSY</w:t>
      </w:r>
      <w:r>
        <w:rPr>
          <w:vertAlign w:val="subscript"/>
        </w:rPr>
        <w:t>EV</w:t>
      </w:r>
      <w:r w:rsidR="00BC14EE">
        <w:t xml:space="preserve"> from the UPPER and TOTAL watersheds correlated wi</w:t>
      </w:r>
      <w:r w:rsidR="00BC14EE">
        <w:t>th each of the four storm metrics tested (Figure 10). Significant scatter was observed for all models, which reflects the changing sediment availability at the quarry and village, and the natural variability in the watershed response for different storm ev</w:t>
      </w:r>
      <w:r w:rsidR="00BC14EE">
        <w:t xml:space="preserve">ents. Qmax was the best predictor of </w:t>
      </w:r>
      <w:r>
        <w:t>SSY</w:t>
      </w:r>
      <w:r>
        <w:rPr>
          <w:vertAlign w:val="subscript"/>
        </w:rPr>
        <w:t>EV</w:t>
      </w:r>
      <w:r w:rsidR="00BC14EE">
        <w:t xml:space="preserve"> for both the UPPER and TOTAL watersheds in Faga'alu. The Qmax model for both UPPER and TOTAL watersheds showed the highest coefficient of determination (</w:t>
      </w:r>
      <w:proofErr w:type="gramStart"/>
      <w:r>
        <w:t>r</w:t>
      </w:r>
      <w:r>
        <w:rPr>
          <w:vertAlign w:val="superscript"/>
        </w:rPr>
        <w:t xml:space="preserve">2 </w:t>
      </w:r>
      <w:r w:rsidR="00BC14EE">
        <w:t>)</w:t>
      </w:r>
      <w:proofErr w:type="gramEnd"/>
      <w:r w:rsidR="00BC14EE">
        <w:t>, lowest RMSE, and highest Pearson and Spearman correlati</w:t>
      </w:r>
      <w:r w:rsidR="00BC14EE">
        <w:t xml:space="preserve">on coefficients. Qsum showed an equally high </w:t>
      </w:r>
      <w:proofErr w:type="gramStart"/>
      <w:r>
        <w:t>r</w:t>
      </w:r>
      <w:r>
        <w:rPr>
          <w:vertAlign w:val="superscript"/>
        </w:rPr>
        <w:t xml:space="preserve">2 </w:t>
      </w:r>
      <w:r w:rsidR="00BC14EE">
        <w:t>,</w:t>
      </w:r>
      <w:proofErr w:type="gramEnd"/>
      <w:r w:rsidR="00BC14EE">
        <w:t xml:space="preserve"> but only for the UPPER subwatershed, and Qsum in both subwatersheds showed higher RMSE than Qmax.</w:t>
      </w:r>
    </w:p>
    <w:p w14:paraId="48811F50" w14:textId="77777777" w:rsidR="00D758D4" w:rsidRDefault="00BC14EE">
      <w:r>
        <w:t xml:space="preserve">In all models, </w:t>
      </w:r>
      <w:r w:rsidR="005D50D5">
        <w:t>SSY</w:t>
      </w:r>
      <w:r w:rsidR="005D50D5">
        <w:rPr>
          <w:vertAlign w:val="subscript"/>
        </w:rPr>
        <w:t>EV</w:t>
      </w:r>
      <w:r>
        <w:t xml:space="preserve"> from the TOTAL watershed was higher than the UPPER subwatershed for the full range of me</w:t>
      </w:r>
      <w:r>
        <w:t xml:space="preserve">asured storms with the exception of a few events that are considered outliers. These events could be attributed to measurement error but are likely related to landsliding events in the UPPER subwatershed and the increased sediment supply for that specific </w:t>
      </w:r>
      <w:r>
        <w:t>event. Storm sequence and antecedent conditions may also play a role. While the climate on Tutuila is tropical, without strong seasonality, periods of low rainfall can persist for several weeks, altering the water and sediment dynamics in the subsequent st</w:t>
      </w:r>
      <w:r>
        <w:t>orm events.</w:t>
      </w:r>
    </w:p>
    <w:p w14:paraId="1C9B18EE" w14:textId="77777777" w:rsidR="00D758D4" w:rsidRDefault="00BC14EE">
      <w:r>
        <w:rPr>
          <w:noProof/>
        </w:rPr>
        <w:lastRenderedPageBreak/>
        <w:drawing>
          <wp:inline distT="0" distB="0" distL="0" distR="0" wp14:anchorId="58CF6B8D" wp14:editId="285DD4F8">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8"/>
                    <a:stretch>
                      <a:fillRect/>
                    </a:stretch>
                  </pic:blipFill>
                  <pic:spPr>
                    <a:xfrm>
                      <a:off x="0" y="0"/>
                      <a:ext cx="5486400" cy="4114800"/>
                    </a:xfrm>
                    <a:prstGeom prst="rect">
                      <a:avLst/>
                    </a:prstGeom>
                  </pic:spPr>
                </pic:pic>
              </a:graphicData>
            </a:graphic>
          </wp:inline>
        </w:drawing>
      </w:r>
    </w:p>
    <w:p w14:paraId="05182646" w14:textId="77777777" w:rsidR="00D758D4" w:rsidRDefault="00BC14EE">
      <w:pPr>
        <w:ind w:firstLine="0"/>
      </w:pPr>
      <w:r>
        <w:t>Figure 10. SSY rating curves for predictors. Each point represents a different storm event. **=slopes and intercepts were statistically different, *=intercepts were statistically different.</w:t>
      </w:r>
    </w:p>
    <w:p w14:paraId="0A810DAB" w14:textId="77777777" w:rsidR="00D758D4" w:rsidRDefault="00BC14EE">
      <w:r>
        <w:t>Pearson and Spearman correlation coefficients were f</w:t>
      </w:r>
      <w:r>
        <w:t xml:space="preserve">airly similar, meaning the relationships were mostly linear in log-log space. The exception was Qmax for the UPPER subwatershed (Pearson's: 0.89 vs. Spearman's: 0.94). Only EI30 had a higher Pearson's correlation coefficient than Spearman's, but both were </w:t>
      </w:r>
      <w:r>
        <w:t>low (Pearson's: 0.72 vs. Spearman's: 0.58).</w:t>
      </w:r>
    </w:p>
    <w:p w14:paraId="13F6227B" w14:textId="77777777" w:rsidR="00D758D4" w:rsidRDefault="00BC14EE">
      <w:r>
        <w:t xml:space="preserve">COMBINE THESE PARAGRAGPS Precipitation metrics (Psum and EI30) showed lower correlation coefficients with </w:t>
      </w:r>
      <w:r w:rsidR="005D50D5">
        <w:t>SSY</w:t>
      </w:r>
      <w:r w:rsidR="005D50D5">
        <w:rPr>
          <w:vertAlign w:val="subscript"/>
        </w:rPr>
        <w:t>EV</w:t>
      </w:r>
      <w:r>
        <w:t xml:space="preserve"> compared to the discharge metrics (Qsum and Qmax) over the full range of storm sizes. </w:t>
      </w:r>
      <w:r w:rsidR="005D50D5">
        <w:t>SSY</w:t>
      </w:r>
      <w:r w:rsidR="005D50D5">
        <w:rPr>
          <w:vertAlign w:val="subscript"/>
        </w:rPr>
        <w:t>EV</w:t>
      </w:r>
      <w:r>
        <w:t xml:space="preserve"> is calcu</w:t>
      </w:r>
      <w:r>
        <w:t xml:space="preserve">lated from measured Q so it is expected that discharge metrics are more closely correlated, and has been observed in other studies (Rankl, Duvert etc.). EI30 was the least correlated with </w:t>
      </w:r>
      <w:r w:rsidR="005D50D5">
        <w:t>SSY</w:t>
      </w:r>
      <w:r w:rsidR="005D50D5">
        <w:rPr>
          <w:vertAlign w:val="subscript"/>
        </w:rPr>
        <w:t>EV</w:t>
      </w:r>
      <w:r>
        <w:t xml:space="preserve"> of the storm metrics.                       Discharge metrics </w:t>
      </w:r>
      <w:r>
        <w:t>showed mu</w:t>
      </w:r>
      <w:r>
        <w:t>ch higher correlation coefficients than the precipitation metrics in the UPPER subwatershed, but had similar coefficients in the LOWER watershed. This suggests that sediment production processes are more related to discharge processes in the UPPER</w:t>
      </w:r>
      <w:r>
        <w:t xml:space="preserve"> subwatershed, and more related to precipitation processes in the LOWER subwatershed, influencing the correlation coefficients for the TOTAL watershed. SSY from the LOWER subwatershed is hypothesized to be mostly generated by surface erosion at the quarry,</w:t>
      </w:r>
      <w:r>
        <w:t xml:space="preserve"> dirt roads, and agricultural plots, whereas SSY from the UPPER subwatershed is hypothesized to be mainly from channel processes and mass wasting. Mass wasting can contribute large pulses of sediment during large precipitation events, which can be deposite</w:t>
      </w:r>
      <w:r>
        <w:t xml:space="preserve">d near or in the streams and entrained at high discharges during later events. Given the high correlation coefficients for Qmax in both </w:t>
      </w:r>
      <w:r>
        <w:lastRenderedPageBreak/>
        <w:t>subwatersheds, Qmax may be a promising predictor that integrates both precipitation and discharge processes.</w:t>
      </w:r>
    </w:p>
    <w:p w14:paraId="6495757D" w14:textId="77777777" w:rsidR="00D758D4" w:rsidRDefault="00BC14EE">
      <w:r>
        <w:t>Insert Tabl</w:t>
      </w:r>
      <w:r>
        <w:t>e 6 here</w:t>
      </w:r>
    </w:p>
    <w:p w14:paraId="54C92E13" w14:textId="77777777" w:rsidR="00D758D4" w:rsidRDefault="00BC14EE">
      <w:pPr>
        <w:ind w:firstLine="0"/>
      </w:pPr>
      <w:r>
        <w:t xml:space="preserve">Table 6. Goodness-of-fit statistics for </w:t>
      </w:r>
      <w:r w:rsidR="005D50D5">
        <w:t>SSY</w:t>
      </w:r>
      <w:r w:rsidR="005D50D5">
        <w:rPr>
          <w:vertAlign w:val="subscript"/>
        </w:rPr>
        <w:t>EV</w:t>
      </w:r>
      <w:r>
        <w:t>-storm metric relationships.</w:t>
      </w:r>
    </w:p>
    <w:p w14:paraId="44F97DCC" w14:textId="77777777" w:rsidR="00D758D4" w:rsidRDefault="00BC14EE">
      <w:r>
        <w:t>ANCOVA was used to compare regression coefficients of the UPPER and TOTAL SSY models, to determine if the percentage sediment contribution from human-disturbed areas changed</w:t>
      </w:r>
      <w:r>
        <w:t xml:space="preserve"> with storm size. The model slopes were only significantly different (p&lt;0.05) for the </w:t>
      </w:r>
      <w:proofErr w:type="spellStart"/>
      <w:r>
        <w:t>Psum</w:t>
      </w:r>
      <w:proofErr w:type="spellEnd"/>
      <w:r>
        <w:t>-</w:t>
      </w:r>
      <w:r w:rsidR="005D50D5">
        <w:t>SSY</w:t>
      </w:r>
      <w:r w:rsidR="005D50D5">
        <w:rPr>
          <w:vertAlign w:val="subscript"/>
        </w:rPr>
        <w:t>EV</w:t>
      </w:r>
      <w:r>
        <w:t xml:space="preserve"> model, but all model intercepts were significantly different (p&lt;0.05). It was hypothesized that for large storms, </w:t>
      </w:r>
      <w:r w:rsidR="005D50D5">
        <w:t>SSY</w:t>
      </w:r>
      <w:r w:rsidR="005D50D5">
        <w:rPr>
          <w:vertAlign w:val="subscript"/>
        </w:rPr>
        <w:t>EV</w:t>
      </w:r>
      <w:r>
        <w:t xml:space="preserve"> from the UPPER watershed may become rel</w:t>
      </w:r>
      <w:r>
        <w:t xml:space="preserve">atively more important for total SSY to Faga'alu Bay, however, the models show conflicting results. The </w:t>
      </w:r>
      <w:proofErr w:type="spellStart"/>
      <w:r>
        <w:t>Psum</w:t>
      </w:r>
      <w:proofErr w:type="spellEnd"/>
      <w:r>
        <w:t>-</w:t>
      </w:r>
      <w:r w:rsidR="005D50D5">
        <w:t>SSY</w:t>
      </w:r>
      <w:r w:rsidR="005D50D5">
        <w:rPr>
          <w:vertAlign w:val="subscript"/>
        </w:rPr>
        <w:t>EV</w:t>
      </w:r>
      <w:r>
        <w:t xml:space="preserve"> models indicate that for larger storm events SSY from the UPPER and TOTAL watersheds are more similar, as the regression lines converge at hi</w:t>
      </w:r>
      <w:r>
        <w:t xml:space="preserve">gher Psum values. Conversely, the </w:t>
      </w:r>
      <w:proofErr w:type="spellStart"/>
      <w:r>
        <w:t>Qsum</w:t>
      </w:r>
      <w:proofErr w:type="spellEnd"/>
      <w:r>
        <w:t>- and Qmax-</w:t>
      </w:r>
      <w:r w:rsidR="005D50D5">
        <w:t>SSY</w:t>
      </w:r>
      <w:r w:rsidR="005D50D5">
        <w:rPr>
          <w:vertAlign w:val="subscript"/>
        </w:rPr>
        <w:t>EV</w:t>
      </w:r>
      <w:r>
        <w:t xml:space="preserve"> models show no change in relative contributions of SSY over the range of storm sizes (Figure 10). In that case, the discharge models (Qsum and Qmax) support the conclusion that human disturbance does n</w:t>
      </w:r>
      <w:r>
        <w:t>ot diminish with storm size, while the Psum model supports the conclusion that human-disturbance does diminsh with storm size.</w:t>
      </w:r>
    </w:p>
    <w:p w14:paraId="325BCE5B" w14:textId="77777777" w:rsidR="00D758D4" w:rsidRDefault="00BC14EE">
      <w:pPr>
        <w:pStyle w:val="Heading3"/>
      </w:pPr>
      <w:r>
        <w:t>Annual estimates of SSY and sSSY</w:t>
      </w:r>
    </w:p>
    <w:p w14:paraId="07084B55" w14:textId="77777777" w:rsidR="00D758D4" w:rsidRDefault="00BC14EE">
      <w:r>
        <w:t>Storm precipitation was 2,279 mm in 2014, representing 57% of annual total precipitation in 2014</w:t>
      </w:r>
      <w:r>
        <w:t xml:space="preserve"> (=3,765 mm). </w:t>
      </w:r>
    </w:p>
    <w:p w14:paraId="643EC049" w14:textId="77777777" w:rsidR="00D758D4" w:rsidRDefault="00BC14EE">
      <w:pPr>
        <w:pStyle w:val="Heading4"/>
      </w:pPr>
      <w:r>
        <w:t>Annual estimates of SSY and sSSY using the Qmax-SSY relationship</w:t>
      </w:r>
    </w:p>
    <w:p w14:paraId="5663AA80" w14:textId="77777777" w:rsidR="00D758D4" w:rsidRDefault="00BC14EE">
      <w:r>
        <w:t xml:space="preserve">The Qmax-SSY relationships developed above were used to predict SSY from Qmax of 60 storms identified at FG3 in 2014 (Table 7). Predicted annual SSY in 2014 from the UPPER and </w:t>
      </w:r>
      <w:r>
        <w:t>TOTAL watersheds was 29 and 392 tons/year, respectively. Predicted annual sSSY in 2014 from the UPPER and TOTAL watersheds, was 33 and 220 tons/</w:t>
      </w:r>
      <w:r w:rsidR="005D50D5">
        <w:t>km</w:t>
      </w:r>
      <w:r w:rsidR="005D50D5">
        <w:rPr>
          <w:vertAlign w:val="superscript"/>
        </w:rPr>
        <w:t xml:space="preserve">2 </w:t>
      </w:r>
      <w:r>
        <w:t>/year, respectively.</w:t>
      </w:r>
    </w:p>
    <w:p w14:paraId="4890E59D" w14:textId="77777777" w:rsidR="00D758D4" w:rsidRDefault="00BC14EE">
      <w:r>
        <w:t>Insert Table 7 here</w:t>
      </w:r>
    </w:p>
    <w:p w14:paraId="79C58E33" w14:textId="77777777" w:rsidR="00D758D4" w:rsidRDefault="00BC14EE">
      <w:pPr>
        <w:ind w:firstLine="0"/>
      </w:pPr>
      <w:r>
        <w:t>Table 7. Annual SSY estimates</w:t>
      </w:r>
    </w:p>
    <w:p w14:paraId="2AED3663" w14:textId="77777777" w:rsidR="00D758D4" w:rsidRDefault="00BC14EE">
      <w:r>
        <w:t>Insert Table  here</w:t>
      </w:r>
    </w:p>
    <w:p w14:paraId="694C312E" w14:textId="77777777" w:rsidR="00D758D4" w:rsidRDefault="00BC14EE">
      <w:pPr>
        <w:ind w:firstLine="0"/>
      </w:pPr>
      <w:r>
        <w:t>Table . Annual sSSY</w:t>
      </w:r>
      <w:r>
        <w:t xml:space="preserve"> estimates</w:t>
      </w:r>
    </w:p>
    <w:p w14:paraId="2B079AE9" w14:textId="77777777" w:rsidR="00D758D4" w:rsidRDefault="00BC14EE">
      <w:pPr>
        <w:pStyle w:val="Heading4"/>
      </w:pPr>
      <w:r>
        <w:t>Annual estimates of SSY and sSSY from all measured storms</w:t>
      </w:r>
    </w:p>
    <w:p w14:paraId="5DCEB762" w14:textId="77777777" w:rsidR="00D758D4" w:rsidRDefault="00BC14EE">
      <w:r>
        <w:t xml:space="preserve">All storms with measured SSY at FG1 from 2012-2014 included 2,780 mm of precipitation, or 122% of expected annual storm precipitation. Annual storm precipitation is roughly 20% less than </w:t>
      </w:r>
      <w:r>
        <w:t>precipitation measured during those storms, so estimated annual SSY and sSSY from the UPPER subwatershed were 43 tons and 47 tons/</w:t>
      </w:r>
      <w:r w:rsidR="005D50D5">
        <w:t>km</w:t>
      </w:r>
      <w:r w:rsidR="005D50D5">
        <w:rPr>
          <w:vertAlign w:val="superscript"/>
        </w:rPr>
        <w:t xml:space="preserve">2 </w:t>
      </w:r>
      <w:r>
        <w:t>/</w:t>
      </w:r>
      <w:proofErr w:type="spellStart"/>
      <w:r>
        <w:t>yr</w:t>
      </w:r>
      <w:proofErr w:type="spellEnd"/>
      <w:r>
        <w:t>, respectively. All storms with measured SSY at FG3 from 2012-2014 included 2,766 mm of precipitation, or 121% of expect</w:t>
      </w:r>
      <w:r>
        <w:t>ed annual storm precipitation. Estimated annual SSY and sSSY from the TOTAL watershed were 341 tons and 191 tons/</w:t>
      </w:r>
      <w:r w:rsidR="005D50D5">
        <w:t>km</w:t>
      </w:r>
      <w:r w:rsidR="005D50D5">
        <w:rPr>
          <w:vertAlign w:val="superscript"/>
        </w:rPr>
        <w:t xml:space="preserve">2 </w:t>
      </w:r>
      <w:r>
        <w:t>/</w:t>
      </w:r>
      <w:proofErr w:type="spellStart"/>
      <w:r>
        <w:t>yr</w:t>
      </w:r>
      <w:proofErr w:type="spellEnd"/>
      <w:r>
        <w:t>, respectively.</w:t>
      </w:r>
    </w:p>
    <w:p w14:paraId="5E5E032A" w14:textId="77777777" w:rsidR="00D758D4" w:rsidRDefault="00BC14EE">
      <w:pPr>
        <w:pStyle w:val="Heading4"/>
      </w:pPr>
      <w:r>
        <w:t>Annual estimates of SSY and sSSY from storms in Table 2</w:t>
      </w:r>
    </w:p>
    <w:p w14:paraId="57AC56EC" w14:textId="77777777" w:rsidR="00D758D4" w:rsidRDefault="00BC14EE">
      <w:r>
        <w:t xml:space="preserve">Storms with measured SSY at  both FG1 and FG3 (Table 2) included </w:t>
      </w:r>
      <w:r>
        <w:t xml:space="preserve">a total precipitation of 1,123 mm, or 49% of expected annual storm precipitation. Annual storm precipitation is roughly 2 times the precipitation measured during those storms, so annual SSY and sSSY are estimated to be roughly 2 times the measured SSY and </w:t>
      </w:r>
      <w:r>
        <w:t>sSSY. Estimated annual SSY from the UPPER, LOWER, and TOTAL watersheds was 40, 390, and 450 tons/year, respectively. Estimated annual sSSY from the UPPER, LOWER, and TOTAL watersheds was 50, 300, and 170 tons/</w:t>
      </w:r>
      <w:r w:rsidR="005D50D5">
        <w:t>km</w:t>
      </w:r>
      <w:r w:rsidR="005D50D5">
        <w:rPr>
          <w:vertAlign w:val="superscript"/>
        </w:rPr>
        <w:t xml:space="preserve">2 </w:t>
      </w:r>
      <w:r>
        <w:t>/year, respectively.</w:t>
      </w:r>
    </w:p>
    <w:p w14:paraId="098F6E75" w14:textId="77777777" w:rsidR="00D758D4" w:rsidRDefault="00BC14EE">
      <w:pPr>
        <w:pStyle w:val="Heading4"/>
      </w:pPr>
      <w:r>
        <w:lastRenderedPageBreak/>
        <w:t>Annual estimates of SSY</w:t>
      </w:r>
      <w:r>
        <w:t xml:space="preserve"> and sSSY from storms in Table 4</w:t>
      </w:r>
    </w:p>
    <w:p w14:paraId="5E8D465C" w14:textId="77777777" w:rsidR="00D758D4" w:rsidRDefault="00BC14EE">
      <w:r>
        <w:t>Storms with measured SSY at FG1, FG2, and FG3 (Table 4) included a total precipitation of 537 mm, or 24% of expected annual storm precipitation. Annual storm precipitation is roughly 4 times the precipitation measured for t</w:t>
      </w:r>
      <w:r>
        <w:t xml:space="preserve">hese storms, so annual SSY and sSSY are estimated to be roughly 4 times the measured SSY and sSSY. Annual SSY from the UPPER, LOWER_QUARRY, LOWER_VILLAGE, and TOTAL watersheds were estimated to be 70, 190, 120, and 380 tons/year, respectively. Annual sSSY </w:t>
      </w:r>
      <w:r>
        <w:t>from the UPPER, LOWER_QUARRY, LOWER_VILLAGE, and TOTAL watersheds were estimated to be 80, 710, 190, and 210 tons/</w:t>
      </w:r>
      <w:r w:rsidR="005D50D5">
        <w:t>km</w:t>
      </w:r>
      <w:r w:rsidR="005D50D5">
        <w:rPr>
          <w:vertAlign w:val="superscript"/>
        </w:rPr>
        <w:t xml:space="preserve">2 </w:t>
      </w:r>
      <w:r>
        <w:t>/year, respectively. These values are likely the least accurate since they are based on the fewest storms. They are presented here to provi</w:t>
      </w:r>
      <w:r>
        <w:t>de an estimate of annual SSY for the quarry and village seperately.  Excluding these values, the range of annual SSY estimates is relatively small for the UPPER subwatershed (29-44 tons/year) and TOTAL watershed ( 341-450 tons/year).</w:t>
      </w:r>
    </w:p>
    <w:p w14:paraId="6CD118AD" w14:textId="77777777" w:rsidR="00D758D4" w:rsidRDefault="00BC14EE">
      <w:pPr>
        <w:pStyle w:val="Heading2"/>
      </w:pPr>
      <w:r>
        <w:t>Discussion</w:t>
      </w:r>
    </w:p>
    <w:p w14:paraId="2CAC9C36" w14:textId="77777777" w:rsidR="00D758D4" w:rsidRDefault="00BC14EE">
      <w:pPr>
        <w:pStyle w:val="Heading3"/>
      </w:pPr>
      <w:r>
        <w:t>Methods for</w:t>
      </w:r>
      <w:r>
        <w:t xml:space="preserve"> quantifying human impact</w:t>
      </w:r>
    </w:p>
    <w:p w14:paraId="74F184BA" w14:textId="77777777" w:rsidR="00D758D4" w:rsidRDefault="00BC14EE">
      <w:r>
        <w:t>In contrast to other methods like USLE-based models, traditional sediment rating curves, or the traditional sediment budget, event-wise correlation of SSY and storm metrics was advantageous for quantifying increased sediment loadi</w:t>
      </w:r>
      <w:r>
        <w:t>ng to coral reefs from human impact in the study watershed. Unconstrained USLE-based models are not well-calibrated for use in steep, tropical watersheds with human disturbance (Calhoun and Fletcher, 1999), and have high uncertainty in the sediment deliver</w:t>
      </w:r>
      <w:r>
        <w:t>y ratio. Using a traditional relationship between water discharge and sediment concentration to estimate continuous sediment load was problematic in the study watershed, due to the significant hysteresis and changing sediment availability in the quarry and</w:t>
      </w:r>
      <w:r>
        <w:t xml:space="preserve"> village. While the Q-SSC relationship was useful to illustrate large differences in SSC downstream of the quarry and the remediation of high SSC at low Q, using this approach to quantify total sediment contributions would not be possible.</w:t>
      </w:r>
    </w:p>
    <w:p w14:paraId="707DCDDA" w14:textId="77777777" w:rsidR="00D758D4" w:rsidRDefault="00BC14EE">
      <w:r>
        <w:t>Reid and Dunne (</w:t>
      </w:r>
      <w:r>
        <w:t>1996) argue that in cases where there is a clear management question and the study area can be divided into sub-units, a sediment budget can be rapidly developed with only a few field measurements and limited field monitoring. In Faga'alu watershed, and ot</w:t>
      </w:r>
      <w:r>
        <w:t xml:space="preserve">her similar steep watersheds, human-disturbance is constrained to the lower watershed, and sediment yields from these key sources can be measured separately. Sampling in Faga'alu watershed targeted key sediment sources, and the disturbance signal was very </w:t>
      </w:r>
      <w:r>
        <w:t>large. Other examples in the literature document similar large disturbances where roads and mining vastly increased sediment yields (Reid and Dunne, 1984; Hettler et al., 1997; Ramos-Scharron, 2005; Stock et al., 2010). Analyzing event-wise SSY allows comp</w:t>
      </w:r>
      <w:r>
        <w:t>arison of similar size storms to determine change over time without problems of interannual variability in precipitation totals, and eliminates the need for long-term continuous field work to measure annual totals. From a management perspective, this appro</w:t>
      </w:r>
      <w:r>
        <w:t>ach is cheaper since it does not require mu</w:t>
      </w:r>
      <w:r>
        <w:t xml:space="preserve">ltiple or even a single full year of monitoring, and it can be rapidly conducted if mitigation or disturbance activities are already planned. By developing a predictive model of SSY from an easily monitored storm </w:t>
      </w:r>
      <w:r>
        <w:t>metric like maximu</w:t>
      </w:r>
      <w:r>
        <w:t>m event discharge, SSY can be modeled in the future to compare with either post-mitigation or post-disturbance SSY.</w:t>
      </w:r>
    </w:p>
    <w:p w14:paraId="254F0ED2" w14:textId="77777777" w:rsidR="00D758D4" w:rsidRDefault="00BC14EE">
      <w:pPr>
        <w:pStyle w:val="Heading3"/>
      </w:pPr>
      <w:r>
        <w:t>Interpreting slope and intercept of the Qmax-SSY relationship</w:t>
      </w:r>
    </w:p>
    <w:p w14:paraId="64F8540C" w14:textId="77777777" w:rsidR="00D758D4" w:rsidRDefault="00BC14EE">
      <w:r>
        <w:t>Several researchers have attempted to explain the difference</w:t>
      </w:r>
      <w:r>
        <w:t xml:space="preserve"> in the intercept (</w:t>
      </w:r>
      <w:r w:rsidR="005D50D5">
        <w:rPr>
          <w:rFonts w:cs="Times"/>
        </w:rPr>
        <w:t>α</w:t>
      </w:r>
      <w:r>
        <w:t>) and slope (</w:t>
      </w:r>
      <w:r w:rsidR="005D50D5">
        <w:rPr>
          <w:rFonts w:ascii="Cambria Math" w:hAnsi="Cambria Math"/>
        </w:rPr>
        <w:t>β</w:t>
      </w:r>
      <w:r>
        <w:t xml:space="preserve">) coefficients of the sediment rating curve according to watershed characteristics. A traditional sediment rating curve (Q-SSC) is considered a 'black box' model, and though the slope and intercept have no physical </w:t>
      </w:r>
      <w:r>
        <w:t xml:space="preserve">meaning, some physical interpretation has been ascribed to them </w:t>
      </w:r>
      <w:r>
        <w:lastRenderedPageBreak/>
        <w:t>(Asselman et al. 2000). Rankl (2004) hypothesized that the intercept varied with sediment availability and erodibility in watersheds. Duvert et al. (2012) argued that intercepts are also depen</w:t>
      </w:r>
      <w:r>
        <w:t>dent on the regression fitting method, arguing that, for instance, nonlinear fitting methods result in a model fit to higher SSY values at lower discharge compared to linear fitting methods. While slopes in log-log space can be compared directly (Duvert et</w:t>
      </w:r>
      <w:r>
        <w:t xml:space="preserve"> al. 2012), intercepts mu</w:t>
      </w:r>
      <w:r>
        <w:t xml:space="preserve">st be in plotted in similar units, and similarly normalized by watershed area. In five semi-arid to arid watersheds (2.1-1,538 </w:t>
      </w:r>
      <w:proofErr w:type="gramStart"/>
      <w:r w:rsidR="005D50D5">
        <w:t>km</w:t>
      </w:r>
      <w:r w:rsidR="005D50D5">
        <w:rPr>
          <w:vertAlign w:val="superscript"/>
        </w:rPr>
        <w:t xml:space="preserve">2 </w:t>
      </w:r>
      <w:r>
        <w:t>)</w:t>
      </w:r>
      <w:proofErr w:type="gramEnd"/>
      <w:r>
        <w:t xml:space="preserve"> in Wyoming, United States, Rankl (2004) found intercepts ranged from 111-4,320 (plotted as Qmax (</w:t>
      </w:r>
      <w:r w:rsidR="005D50D5">
        <w:t>m</w:t>
      </w:r>
      <w:r w:rsidR="005D50D5">
        <w:rPr>
          <w:vertAlign w:val="superscript"/>
        </w:rPr>
        <w:t xml:space="preserve">3 </w:t>
      </w:r>
      <w:r>
        <w:t>/s/</w:t>
      </w:r>
      <w:r w:rsidR="005D50D5">
        <w:t>km</w:t>
      </w:r>
      <w:r w:rsidR="005D50D5">
        <w:rPr>
          <w:vertAlign w:val="superscript"/>
        </w:rPr>
        <w:t xml:space="preserve">2 </w:t>
      </w:r>
      <w:r>
        <w:t>) vs SSY (Mg/</w:t>
      </w:r>
      <w:r w:rsidR="005D50D5">
        <w:t>km</w:t>
      </w:r>
      <w:r w:rsidR="005D50D5">
        <w:rPr>
          <w:vertAlign w:val="superscript"/>
        </w:rPr>
        <w:t xml:space="preserve">2 </w:t>
      </w:r>
      <w:r>
        <w:t xml:space="preserve">)). In eight sub-humid to semi-arid watersheds (0.45-22 </w:t>
      </w:r>
      <w:proofErr w:type="gramStart"/>
      <w:r w:rsidR="005D50D5">
        <w:t>km</w:t>
      </w:r>
      <w:r w:rsidR="005D50D5">
        <w:rPr>
          <w:vertAlign w:val="superscript"/>
        </w:rPr>
        <w:t xml:space="preserve">2 </w:t>
      </w:r>
      <w:r>
        <w:t>)</w:t>
      </w:r>
      <w:proofErr w:type="gramEnd"/>
      <w:r>
        <w:t>, Duvert et al. (2012) found the intercepts ranged from 25-5,039. In Faga'alu, the intercept in the undisturbed, UPPER subwatershed was 0.353, and in the disturbed, TOTAL wat</w:t>
      </w:r>
      <w:r>
        <w:t>ershed the intercept was 1.380, which are an order of magnitude or two lower than the lowest intercepts in Rankl (2004) and Duvert (2012). This suggests that sediment availability is relatively low in Faga'alu, under natural and human-disturbed conditions,</w:t>
      </w:r>
      <w:r>
        <w:t xml:space="preserve"> likely due to the dense forest cover.</w:t>
      </w:r>
    </w:p>
    <w:p w14:paraId="25BD2E52" w14:textId="77777777" w:rsidR="00D758D4" w:rsidRDefault="00BC14EE">
      <w:r>
        <w:t>High slope values  in the log-log plots (</w:t>
      </w:r>
      <w:r w:rsidR="005D50D5">
        <w:rPr>
          <w:rFonts w:ascii="Cambria Math" w:hAnsi="Cambria Math"/>
        </w:rPr>
        <w:t>β</w:t>
      </w:r>
      <w:r>
        <w:t xml:space="preserve"> coefficient) suggest that small changes in stream discharge lead to large increases in sediment load due to the erosive power of the river or the availability of new sedim</w:t>
      </w:r>
      <w:r>
        <w:t>ent sources at high Q (Asselman, 2000). Rankl (2004) assumed that the slope was a function of rainfall intensity on hillslopes, and found that the slopes in five semi-arid to arid watersheds in Wyoming ranged from 1.07-1.29, and were not statistically diff</w:t>
      </w:r>
      <w:r>
        <w:t xml:space="preserve">erent between watersheds. In the watersheds in Duvert et al. (2012), slopes ranged from 0.95-1.82, and from 1.06-2.45 in eighteen other watersheds (0.60-1,538 </w:t>
      </w:r>
      <w:r w:rsidR="005D50D5">
        <w:t>km</w:t>
      </w:r>
      <w:r w:rsidR="005D50D5">
        <w:rPr>
          <w:vertAlign w:val="superscript"/>
        </w:rPr>
        <w:t xml:space="preserve">2 </w:t>
      </w:r>
      <w:r>
        <w:t>) in diverse geographical settings (Tropeano, 1991; Basher et al., 1997; Fahey and Marden, 200</w:t>
      </w:r>
      <w:r>
        <w:t>0; Rankl, 2004; Hicks et al., 2009) compiled by Duvert et al. (2012). In Faga'alu, slopes were 27.5 and 64.6 in the UPPER and TOTAL Faga'alu watersheds, respectively, which are very consistent with the watersheds presented in Duvert 2012.</w:t>
      </w:r>
    </w:p>
    <w:p w14:paraId="65A6D116" w14:textId="77777777" w:rsidR="00D758D4" w:rsidRDefault="00BC14EE">
      <w:r>
        <w:t xml:space="preserve">In Faga'alu, SSY </w:t>
      </w:r>
      <w:r>
        <w:t>was least correlated with the Erosivity Index (EI30). Duvert et al. (2012) also found low correlation coefficients with 5 min rainfall intensity for 8 watersheds in France and Mexico. Rodrigues et al. (2013) hypothesized that EI30 is poorly correlated with</w:t>
      </w:r>
      <w:r>
        <w:t xml:space="preserve"> SSY due to the effect of previous events on antecedent moisture conditions and in-channel sediment storage. Cox (2006) found EI30 was more correlated with soil loss in an agricultural catchment than a forested watershed, and Faga'alu is mainly covered in </w:t>
      </w:r>
      <w:r>
        <w:t>dense forest. Similar to other studies (Hicks et al., 1990; Fahey et al., 2003; Rankl, 2004; Basher et al., 2011; Duvert et al., 2012; Rodrigues et al., 2013) the highest correlations with SSY were observed for discharge metrics, particularly Qmax which ha</w:t>
      </w:r>
      <w:r>
        <w:t>d the highest overall correlation.</w:t>
      </w:r>
    </w:p>
    <w:p w14:paraId="4BB015E7" w14:textId="77777777" w:rsidR="00D758D4" w:rsidRDefault="00BC14EE">
      <w:pPr>
        <w:pStyle w:val="Heading3"/>
      </w:pPr>
      <w:r>
        <w:t>Comparing sSSY and SSC in other small Pacific Island watersheds</w:t>
      </w:r>
    </w:p>
    <w:p w14:paraId="3D4521C0" w14:textId="77777777" w:rsidR="00D758D4" w:rsidRDefault="00BC14EE">
      <w:r>
        <w:t>Sediment yield is highly variable among individual watersheds, but generally controlled by climate, vegetation cover, and geology, with human disturbance pla</w:t>
      </w:r>
      <w:r>
        <w:t>ying an increasing role in the 20th century (Syvitiski et al, 2005). Sediment yields in tropical Southeast Asia and high-standing islands between Asia and Australia range from ~10 tons/</w:t>
      </w:r>
      <w:r w:rsidR="005D50D5">
        <w:t>km</w:t>
      </w:r>
      <w:r w:rsidR="005D50D5">
        <w:rPr>
          <w:vertAlign w:val="superscript"/>
        </w:rPr>
        <w:t xml:space="preserve">2 </w:t>
      </w:r>
      <w:r>
        <w:t>/</w:t>
      </w:r>
      <w:proofErr w:type="spellStart"/>
      <w:r>
        <w:t>yr</w:t>
      </w:r>
      <w:proofErr w:type="spellEnd"/>
      <w:r>
        <w:t xml:space="preserve"> in the granitic Malaysian Peninsula to ~10,000 tons/</w:t>
      </w:r>
      <w:r w:rsidR="005D50D5">
        <w:t>km</w:t>
      </w:r>
      <w:r w:rsidR="005D50D5">
        <w:rPr>
          <w:vertAlign w:val="superscript"/>
        </w:rPr>
        <w:t xml:space="preserve">2 </w:t>
      </w:r>
      <w:r>
        <w:t>/</w:t>
      </w:r>
      <w:proofErr w:type="spellStart"/>
      <w:r>
        <w:t>yr</w:t>
      </w:r>
      <w:proofErr w:type="spellEnd"/>
      <w:r>
        <w:t xml:space="preserve"> in th</w:t>
      </w:r>
      <w:r>
        <w:t xml:space="preserve">e tectonically active, steeply sloped island of Papua New Guinea (Douglas 1996). Sediment yields from Faga'alu are on the lower end of the range, with </w:t>
      </w:r>
      <w:proofErr w:type="spellStart"/>
      <w:r>
        <w:t>sSSY</w:t>
      </w:r>
      <w:proofErr w:type="spellEnd"/>
      <w:r>
        <w:t xml:space="preserve"> of 33-80 tons/</w:t>
      </w:r>
      <w:r w:rsidR="005D50D5">
        <w:t>km</w:t>
      </w:r>
      <w:r w:rsidR="005D50D5">
        <w:rPr>
          <w:vertAlign w:val="superscript"/>
        </w:rPr>
        <w:t xml:space="preserve">2 </w:t>
      </w:r>
      <w:r>
        <w:t>/</w:t>
      </w:r>
      <w:proofErr w:type="spellStart"/>
      <w:r>
        <w:t>yr</w:t>
      </w:r>
      <w:proofErr w:type="spellEnd"/>
      <w:r>
        <w:t xml:space="preserve"> from the undisturbed UPPER watershed, and 170-380 tons/</w:t>
      </w:r>
      <w:r w:rsidR="005D50D5">
        <w:t>km</w:t>
      </w:r>
      <w:r w:rsidR="005D50D5">
        <w:rPr>
          <w:vertAlign w:val="superscript"/>
        </w:rPr>
        <w:t xml:space="preserve">2 </w:t>
      </w:r>
      <w:r>
        <w:t>/</w:t>
      </w:r>
      <w:proofErr w:type="spellStart"/>
      <w:r>
        <w:t>yr</w:t>
      </w:r>
      <w:proofErr w:type="spellEnd"/>
      <w:r>
        <w:t xml:space="preserve"> from the disturbe</w:t>
      </w:r>
      <w:r>
        <w:t>d TOTAL watershed.</w:t>
      </w:r>
    </w:p>
    <w:p w14:paraId="202C8CA2" w14:textId="77777777" w:rsidR="00D758D4" w:rsidRDefault="00BC14EE">
      <w:r>
        <w:t xml:space="preserve">Milliman and Syvitski (1992) report there is an unusually high average </w:t>
      </w:r>
      <w:proofErr w:type="spellStart"/>
      <w:r>
        <w:t>sSSY</w:t>
      </w:r>
      <w:proofErr w:type="spellEnd"/>
      <w:r>
        <w:t xml:space="preserve"> of 1,000-3,000 tons/</w:t>
      </w:r>
      <w:r w:rsidR="005D50D5">
        <w:t>km</w:t>
      </w:r>
      <w:r w:rsidR="005D50D5">
        <w:rPr>
          <w:vertAlign w:val="superscript"/>
        </w:rPr>
        <w:t xml:space="preserve">2 </w:t>
      </w:r>
      <w:r>
        <w:t xml:space="preserve">/year, from watersheds (10-100,000 </w:t>
      </w:r>
      <w:proofErr w:type="gramStart"/>
      <w:r w:rsidR="005D50D5">
        <w:t>km</w:t>
      </w:r>
      <w:r w:rsidR="005D50D5">
        <w:rPr>
          <w:vertAlign w:val="superscript"/>
        </w:rPr>
        <w:t xml:space="preserve">2 </w:t>
      </w:r>
      <w:r>
        <w:t>)</w:t>
      </w:r>
      <w:proofErr w:type="gramEnd"/>
      <w:r>
        <w:t xml:space="preserve"> in tropical Asia and Oceania. Milliman and Syvitski's (1992) regional models of sSSY as a function</w:t>
      </w:r>
      <w:r>
        <w:t xml:space="preserve"> of basin size and maximu</w:t>
      </w:r>
      <w:r>
        <w:t xml:space="preserve">m </w:t>
      </w:r>
      <w:r>
        <w:lastRenderedPageBreak/>
        <w:t>elevation predict only 13 tons/</w:t>
      </w:r>
      <w:r w:rsidR="005D50D5">
        <w:t>km</w:t>
      </w:r>
      <w:r w:rsidR="005D50D5">
        <w:rPr>
          <w:vertAlign w:val="superscript"/>
        </w:rPr>
        <w:t xml:space="preserve">2 </w:t>
      </w:r>
      <w:r>
        <w:t>/year from watersheds with peak elevation 500-1,000 m (highest point of UPPER Faga'alu subwatershed is 653 m), but 68 tons/</w:t>
      </w:r>
      <w:r w:rsidR="005D50D5">
        <w:t>km</w:t>
      </w:r>
      <w:r w:rsidR="005D50D5">
        <w:rPr>
          <w:vertAlign w:val="superscript"/>
        </w:rPr>
        <w:t xml:space="preserve">2 </w:t>
      </w:r>
      <w:r>
        <w:t xml:space="preserve">/year for max elevations of 1,000-3,000 m. Given the high vegetation </w:t>
      </w:r>
      <w:r>
        <w:t>cover and lack of human activity in the UPPER Faga'alu subwatershed, it is assumed that specific SSY should be several orders of magnitude lower than watersheds presented in Milliman and Syvitski (1992) but sSSY from the forested UPPER Faga'alu subwatershe</w:t>
      </w:r>
      <w:r>
        <w:t xml:space="preserve">d was approximately two times higher. However, the UPPER subwatershed is a smaller watershed than they included in their analysis (smallest 100 </w:t>
      </w:r>
      <w:proofErr w:type="gramStart"/>
      <w:r w:rsidR="005D50D5">
        <w:t>km</w:t>
      </w:r>
      <w:r w:rsidR="005D50D5">
        <w:rPr>
          <w:vertAlign w:val="superscript"/>
        </w:rPr>
        <w:t xml:space="preserve">2 </w:t>
      </w:r>
      <w:r>
        <w:t>)</w:t>
      </w:r>
      <w:proofErr w:type="gramEnd"/>
      <w:r>
        <w:t xml:space="preserve"> and likely has less seidment storage, and high scatter above their model is observed for smaller watersheds</w:t>
      </w:r>
      <w:r>
        <w:t xml:space="preserve"> in their Figures 5e and 6e.</w:t>
      </w:r>
    </w:p>
    <w:p w14:paraId="681BDA12" w14:textId="77777777" w:rsidR="00D758D4" w:rsidRDefault="00BC14EE">
      <w:r>
        <w:t>Few examples of sediment yield studies on volcanic, Pacific Islands similar to Tutuila were found in the literature for comparison. Where mean and maximu</w:t>
      </w:r>
      <w:r>
        <w:t>m SSC values were similar to Faga'alu, sSSY was also similar. In Hanalei w</w:t>
      </w:r>
      <w:r>
        <w:t xml:space="preserve">atershed on Kauai (54 </w:t>
      </w:r>
      <w:proofErr w:type="gramStart"/>
      <w:r w:rsidR="005D50D5">
        <w:t>km</w:t>
      </w:r>
      <w:r w:rsidR="005D50D5">
        <w:rPr>
          <w:vertAlign w:val="superscript"/>
        </w:rPr>
        <w:t xml:space="preserve">2 </w:t>
      </w:r>
      <w:r>
        <w:t>)</w:t>
      </w:r>
      <w:proofErr w:type="gramEnd"/>
      <w:r>
        <w:t>, which has similarly steep relief and high rainfall (varies with elevation from 2,000-11,000 mm), and average SSC of 63 mg/L and maximu</w:t>
      </w:r>
      <w:r>
        <w:t xml:space="preserve">m SSC of 2,750 mg/l, Stock and Tribble (2010) estimated </w:t>
      </w:r>
      <w:proofErr w:type="spellStart"/>
      <w:r>
        <w:t>sSSY</w:t>
      </w:r>
      <w:proofErr w:type="spellEnd"/>
      <w:r>
        <w:t xml:space="preserve"> was 525 tons/</w:t>
      </w:r>
      <w:r w:rsidR="005D50D5">
        <w:t>km</w:t>
      </w:r>
      <w:r w:rsidR="005D50D5">
        <w:rPr>
          <w:vertAlign w:val="superscript"/>
        </w:rPr>
        <w:t xml:space="preserve">2 </w:t>
      </w:r>
      <w:r>
        <w:t xml:space="preserve">/yr. Calhoun and </w:t>
      </w:r>
      <w:r>
        <w:t>Fletcher (1999) previously estimated sSSY was 140 plus-minus55 tons/</w:t>
      </w:r>
      <w:r w:rsidR="005D50D5">
        <w:t>km</w:t>
      </w:r>
      <w:r w:rsidR="005D50D5">
        <w:rPr>
          <w:vertAlign w:val="superscript"/>
        </w:rPr>
        <w:t xml:space="preserve">2 </w:t>
      </w:r>
      <w:r>
        <w:t>/year, but had fewer data than Stock and Tribble (2010). In the disturbed, Faga'alu watershed where average SSC was 152 mg/L and maximu</w:t>
      </w:r>
      <w:r>
        <w:t>m SSC was 3,500 mg/L, sSSY was estimated to be 170</w:t>
      </w:r>
      <w:r>
        <w:t>-380 tons/</w:t>
      </w:r>
      <w:r w:rsidR="005D50D5">
        <w:t>km</w:t>
      </w:r>
      <w:r w:rsidR="005D50D5">
        <w:rPr>
          <w:vertAlign w:val="superscript"/>
        </w:rPr>
        <w:t xml:space="preserve">2 </w:t>
      </w:r>
      <w:r>
        <w:t xml:space="preserve">/yr. In Kawela watershed on Molokai (14 </w:t>
      </w:r>
      <w:proofErr w:type="gramStart"/>
      <w:r w:rsidR="005D50D5">
        <w:t>km</w:t>
      </w:r>
      <w:r w:rsidR="005D50D5">
        <w:rPr>
          <w:vertAlign w:val="superscript"/>
        </w:rPr>
        <w:t xml:space="preserve">2 </w:t>
      </w:r>
      <w:r>
        <w:t>)</w:t>
      </w:r>
      <w:proofErr w:type="gramEnd"/>
      <w:r>
        <w:t xml:space="preserve">, a grazing-disturbed sub-humid watershed (precipitation varies with elevation from 500-3,000 mm), Stock and Tribble (2010) estimated </w:t>
      </w:r>
      <w:proofErr w:type="spellStart"/>
      <w:r>
        <w:t>sSSY</w:t>
      </w:r>
      <w:proofErr w:type="spellEnd"/>
      <w:r>
        <w:t xml:space="preserve"> 459 tons/</w:t>
      </w:r>
      <w:r w:rsidR="005D50D5">
        <w:t>km</w:t>
      </w:r>
      <w:r w:rsidR="005D50D5">
        <w:rPr>
          <w:vertAlign w:val="superscript"/>
        </w:rPr>
        <w:t xml:space="preserve">2 </w:t>
      </w:r>
      <w:r>
        <w:t>/yr. In Kawela, Molokai, SSC was mu</w:t>
      </w:r>
      <w:r>
        <w:t>ch higher tha</w:t>
      </w:r>
      <w:r>
        <w:t>n measured in Faga'alu and occurred at relatively lower flow, with average SSC of 3,490 mg/L, and a maximu</w:t>
      </w:r>
      <w:r>
        <w:t xml:space="preserve">m value of 54,000 mg/L at an instantaneous flow of 1.614 </w:t>
      </w:r>
      <w:r w:rsidR="005D50D5">
        <w:t>m</w:t>
      </w:r>
      <w:r w:rsidR="005D50D5">
        <w:rPr>
          <w:vertAlign w:val="superscript"/>
        </w:rPr>
        <w:t xml:space="preserve">3 </w:t>
      </w:r>
      <w:r>
        <w:t>/sec.</w:t>
      </w:r>
    </w:p>
    <w:p w14:paraId="0F89DFB9" w14:textId="77777777" w:rsidR="00D758D4" w:rsidRDefault="00BC14EE">
      <w:r>
        <w:t>Annual sSSY from the disturbed quarry was estimated to be approximately 9,800 tons/</w:t>
      </w:r>
      <w:r w:rsidR="005D50D5">
        <w:t>km</w:t>
      </w:r>
      <w:r w:rsidR="005D50D5">
        <w:rPr>
          <w:vertAlign w:val="superscript"/>
        </w:rPr>
        <w:t xml:space="preserve">2 </w:t>
      </w:r>
      <w:r>
        <w:t>/year. The quarry surfaces are comprised of haul roads, piles of overburden, and steep rock faces which can be described as a mix of unpaved roads and cut-slopes. Literature values show measured sSSY from cutslopes varying from 0.01 tons/</w:t>
      </w:r>
      <w:r w:rsidR="005D50D5">
        <w:t>km</w:t>
      </w:r>
      <w:r w:rsidR="005D50D5">
        <w:rPr>
          <w:vertAlign w:val="superscript"/>
        </w:rPr>
        <w:t xml:space="preserve">2 </w:t>
      </w:r>
      <w:r>
        <w:t>/</w:t>
      </w:r>
      <w:proofErr w:type="spellStart"/>
      <w:r>
        <w:t>yr</w:t>
      </w:r>
      <w:proofErr w:type="spellEnd"/>
      <w:r>
        <w:t xml:space="preserve"> in Idaho (</w:t>
      </w:r>
      <w:r>
        <w:t>Reid, 1981) to 105,000 tons/</w:t>
      </w:r>
      <w:r w:rsidR="005D50D5">
        <w:t>km</w:t>
      </w:r>
      <w:r w:rsidR="005D50D5">
        <w:rPr>
          <w:vertAlign w:val="superscript"/>
        </w:rPr>
        <w:t xml:space="preserve">2 </w:t>
      </w:r>
      <w:r>
        <w:t>/</w:t>
      </w:r>
      <w:proofErr w:type="spellStart"/>
      <w:r>
        <w:t>yr</w:t>
      </w:r>
      <w:proofErr w:type="spellEnd"/>
      <w:r>
        <w:t xml:space="preserve"> in Papua New Guinea (Blong and Humphreys 1982), so the sSSY ranges measured in this study are well within the ranges found in the literature.</w:t>
      </w:r>
    </w:p>
    <w:p w14:paraId="3758875C" w14:textId="77777777" w:rsidR="00D758D4" w:rsidRDefault="00BC14EE">
      <w:pPr>
        <w:pStyle w:val="Heading3"/>
      </w:pPr>
      <w:r>
        <w:t>Comparison with other kinds of sediment disturbance</w:t>
      </w:r>
    </w:p>
    <w:p w14:paraId="5A4DB561" w14:textId="77777777" w:rsidR="00D758D4" w:rsidRDefault="00BC14EE">
      <w:r>
        <w:t>Other studies in small, mou</w:t>
      </w:r>
      <w:r>
        <w:t xml:space="preserve">ntainous watersheds have documented one to several order of magnitude increases in SSY from small land use disturbances. Urbanization and mining increase sediment yield in stable terrain by two to three orders of magnitudes in catchments of several </w:t>
      </w:r>
      <w:proofErr w:type="gramStart"/>
      <w:r w:rsidR="005D50D5">
        <w:t>km</w:t>
      </w:r>
      <w:r w:rsidR="005D50D5">
        <w:rPr>
          <w:vertAlign w:val="superscript"/>
        </w:rPr>
        <w:t xml:space="preserve">2 </w:t>
      </w:r>
      <w:r>
        <w:t xml:space="preserve"> but</w:t>
      </w:r>
      <w:proofErr w:type="gramEnd"/>
      <w:r>
        <w:t xml:space="preserve"> yields from construction sites can exceed those from the most unstable, tectonically active natural envrionments of Southeast Asia (Douglas 1996). In Kawela watershed on Molokai, Stock et al. (2010) found that less than 5% of the land produces most of the</w:t>
      </w:r>
      <w:r>
        <w:t xml:space="preserve"> sediment, and only 1% produces ~50% of the sediment (Risk, 2014). In three basins on St.John, US Virgin Islands, with varying levels of development, Ramos-Scharron et al (2005) found unpaved roads increased sediment delivery rates by 3-9 times. Disturbanc</w:t>
      </w:r>
      <w:r>
        <w:t>es at larger scales have had similar increases in total SSY to coral environments. The development of the Great Barrier Reef (GBR) catchment since European settlement (ca.1830) led to increases in SSY by an estimated factor of 5.5 (Kroon et al.,2012). Mini</w:t>
      </w:r>
      <w:r>
        <w:t>ng activity has been a major contributor of sediment in other watersheds on volcanic islands with steep topography and high rainfall (Hettler, 1997, Thomas, 2003).In contrast to other land disturbances like fire, logging, or urbanization where sediment dis</w:t>
      </w:r>
      <w:r>
        <w:t xml:space="preserve">turbance decreases over time, the disturbance from mining is persistently high. Disturbance magnitudes are similar to the construction phase of urbanization (Wolman, 1967), or high-traffic unpaved roads (Reid and Dunne, 1984), but persist or even increase </w:t>
      </w:r>
      <w:r>
        <w:t>over time.</w:t>
      </w:r>
    </w:p>
    <w:p w14:paraId="723425B9" w14:textId="77777777" w:rsidR="00D758D4" w:rsidRDefault="00BC14EE">
      <w:pPr>
        <w:pStyle w:val="Heading2"/>
      </w:pPr>
      <w:r>
        <w:lastRenderedPageBreak/>
        <w:t>Conclusion</w:t>
      </w:r>
    </w:p>
    <w:p w14:paraId="55982217" w14:textId="77777777" w:rsidR="00D758D4" w:rsidRDefault="00BC14EE">
      <w:r>
        <w:t>Human disturbance has increased sediment yield to Faga'alu Bay by 3.6x over pre-disturbance levels. The human-disturbed subwatershed accounted for the majority (86%) of total sediment yield, and the quarry (5% of watershed area) contr</w:t>
      </w:r>
      <w:r>
        <w:t xml:space="preserve">ibuted almost half of total SSY to the Bay. </w:t>
      </w:r>
    </w:p>
    <w:p w14:paraId="4860BE2C" w14:textId="77777777" w:rsidR="00D758D4" w:rsidRDefault="00BC14EE">
      <w:r>
        <w:t xml:space="preserve">Qmax was the best predictor of </w:t>
      </w:r>
      <w:r w:rsidR="005D50D5">
        <w:t>SSY</w:t>
      </w:r>
      <w:r w:rsidR="005D50D5">
        <w:rPr>
          <w:vertAlign w:val="subscript"/>
        </w:rPr>
        <w:t>EV</w:t>
      </w:r>
      <w:r>
        <w:t>. The slopes of the Qmax-</w:t>
      </w:r>
      <w:r w:rsidR="005D50D5">
        <w:t>SSY</w:t>
      </w:r>
      <w:r w:rsidR="005D50D5">
        <w:rPr>
          <w:vertAlign w:val="subscript"/>
        </w:rPr>
        <w:t>EV</w:t>
      </w:r>
      <w:r>
        <w:t xml:space="preserve"> relationships were comparable with other studies, but </w:t>
      </w:r>
      <w:proofErr w:type="gramStart"/>
      <w:r>
        <w:t xml:space="preserve">the </w:t>
      </w:r>
      <w:r w:rsidR="005D50D5">
        <w:rPr>
          <w:rFonts w:cs="Times"/>
        </w:rPr>
        <w:t>α</w:t>
      </w:r>
      <w:proofErr w:type="gramEnd"/>
      <w:r>
        <w:t xml:space="preserve"> coefficients were an order of magnitude lower than other semi-arid to semi-humid</w:t>
      </w:r>
      <w:r>
        <w:t xml:space="preserve"> watersheds in the literature. This suggests that sediment availability is relatively low in the Faga'alu watershed, either because of the heavy forest cover, or volcanic rock type. The relative contribution from the human-disturbed watershed was hypothesi</w:t>
      </w:r>
      <w:r>
        <w:t xml:space="preserve">zed to diminish with increasing storm size but the results from precipitation metrics and discharge metrics were contradictory. The </w:t>
      </w:r>
      <w:proofErr w:type="spellStart"/>
      <w:r>
        <w:t>Psum</w:t>
      </w:r>
      <w:proofErr w:type="spellEnd"/>
      <w:r>
        <w:t>-</w:t>
      </w:r>
      <w:r w:rsidR="005D50D5">
        <w:t>SSY</w:t>
      </w:r>
      <w:r w:rsidR="005D50D5">
        <w:rPr>
          <w:vertAlign w:val="subscript"/>
        </w:rPr>
        <w:t>EV</w:t>
      </w:r>
      <w:r>
        <w:t xml:space="preserve"> model showed that the relative contribution of </w:t>
      </w:r>
      <w:r w:rsidR="005D50D5">
        <w:t>SSY</w:t>
      </w:r>
      <w:r w:rsidR="005D50D5">
        <w:rPr>
          <w:vertAlign w:val="subscript"/>
        </w:rPr>
        <w:t>EV</w:t>
      </w:r>
      <w:r>
        <w:t xml:space="preserve"> from the human-disturbed watershed decreases with storm size</w:t>
      </w:r>
      <w:r>
        <w:t>, but the Qmax-</w:t>
      </w:r>
      <w:r w:rsidR="005D50D5">
        <w:t>SSY</w:t>
      </w:r>
      <w:r w:rsidR="005D50D5">
        <w:rPr>
          <w:vertAlign w:val="subscript"/>
        </w:rPr>
        <w:t>EV</w:t>
      </w:r>
      <w:r>
        <w:t xml:space="preserve"> model shows no change in relative contributions over increasing storm size.</w:t>
      </w:r>
    </w:p>
    <w:p w14:paraId="426C7474" w14:textId="77777777" w:rsidR="00D758D4" w:rsidRDefault="00BC14EE">
      <w:r>
        <w:t xml:space="preserve">Management has responded to data on sediment loading in Faga'alu. In August 2012, preliminary results of the significant </w:t>
      </w:r>
      <w:r w:rsidR="005D50D5">
        <w:t>SSY</w:t>
      </w:r>
      <w:r w:rsidR="005D50D5">
        <w:rPr>
          <w:vertAlign w:val="subscript"/>
        </w:rPr>
        <w:t>EV</w:t>
      </w:r>
      <w:r>
        <w:t xml:space="preserve"> contributions from the quarry an</w:t>
      </w:r>
      <w:r>
        <w:t>d its impact on coral reef health in the Bay were commu</w:t>
      </w:r>
      <w:r>
        <w:t>nicated to US Federal and local environmental management and conservation groups including the Faga'alu village commu</w:t>
      </w:r>
      <w:r>
        <w:t xml:space="preserve">nity, NOAA Coral Reef Conservation Program, American Samoa Environmental Protection </w:t>
      </w:r>
      <w:r>
        <w:t xml:space="preserve">Agency, and the American Samoa Coral Reef Advisory Group. In February 2013, Faga'alu watershed was designated by the US Coral Reef Task Force as a Priority Watershed Restoration site, with the main objective to reduce sediment yields to the adjacent coral </w:t>
      </w:r>
      <w:r>
        <w:t>reefs. These groups developed a sediment management plan for the quarry operators and village residents. The sediment runoff management plan for the quarry was implemented in October 1, 2014, and completed in December 2014. Storm monitoring is currently in</w:t>
      </w:r>
      <w:r>
        <w:t xml:space="preserve"> progress and results documenting the successful reduction of sediment yields to the Bay will be presented in a forthcoming paper. This work provides an example of an environmental management project which could only be accomplished by the effective partne</w:t>
      </w:r>
      <w:r>
        <w:t>rships between commu</w:t>
      </w:r>
      <w:r>
        <w:t>nity groups, local industries, educational institutions, and government regulatory and funding agencies.</w:t>
      </w:r>
    </w:p>
    <w:p w14:paraId="55BC5125" w14:textId="77777777" w:rsidR="00D758D4" w:rsidRDefault="00BC14EE">
      <w:pPr>
        <w:pStyle w:val="Heading2"/>
      </w:pPr>
      <w:r>
        <w:t>Acknowledgements</w:t>
      </w:r>
    </w:p>
    <w:p w14:paraId="3481CB77" w14:textId="77777777" w:rsidR="00D758D4" w:rsidRDefault="00BC14EE">
      <w:r>
        <w:t>Funding for this project was provided by NOAA Coral Reef Conservation Program (CRCP) through the American Samoa Co</w:t>
      </w:r>
      <w:r>
        <w:t>ral Reef Advisory Group (CRAG). Kristine Bucchianeri at CRAG and Susie Holst at NOAA CRCP for providedfunding and support. Christianera Tuitele, Phil Wiles (currently at the South Pacific Regional Environment Programme), and Tim Bodell at American Samoa En</w:t>
      </w:r>
      <w:r>
        <w:t>vironmental Protection Agency (ASEPA), and Fatima Sauafea-Leau and Hideyo Hattori at NOAA, provided support and advice. Dr. Mike Favazza provided critical logistical assistance in American Samoa, and Robert Koch at the American Samoa Coastal Zone Managemen</w:t>
      </w:r>
      <w:r>
        <w:t>t Program (ASCMP) and Travis Bock at ASEPA assisted in accessing geospatial and water quality data. Many others helped and supported field and laboratory work including Professor Jameson Newtson, Rocco Tinitali, and Valentine Vaeoso at American Samoa Commu</w:t>
      </w:r>
      <w:r>
        <w:t>nity College (ASCC), Meagan Curtis and Domingo Ochavillo at American Samoa Department of Marine and Wildlife Resources (DMWR), Don and Agnes Vargo at American Samoa Land Grant, Christina Hammock at NOAA American Samoa Climate Observatory, and Greg McCormic</w:t>
      </w:r>
      <w:r>
        <w:t>k at San Diego State University. George Poysky, Jr., George Poysky III, and Mitch Shimasaki at Samoa Maritime Ltd. provided unrestricted access to the Faga'alu quarry site, and historical operation information. Faafetai tele lava.</w:t>
      </w:r>
    </w:p>
    <w:p w14:paraId="72675198" w14:textId="77777777" w:rsidR="00D758D4" w:rsidRDefault="00BC14EE">
      <w:r>
        <w:lastRenderedPageBreak/>
        <w:br w:type="page"/>
      </w:r>
    </w:p>
    <w:p w14:paraId="00B22B5C" w14:textId="77777777" w:rsidR="00D758D4" w:rsidRDefault="00BC14EE">
      <w:pPr>
        <w:pStyle w:val="Heading2"/>
      </w:pPr>
      <w:r>
        <w:lastRenderedPageBreak/>
        <w:t>APPENDIX 1. Channel cro</w:t>
      </w:r>
      <w:r>
        <w:t>ss sections</w:t>
      </w:r>
    </w:p>
    <w:p w14:paraId="4E3614B4" w14:textId="77777777" w:rsidR="00D758D4" w:rsidRDefault="00BC14EE">
      <w:r>
        <w:rPr>
          <w:noProof/>
        </w:rPr>
        <w:drawing>
          <wp:inline distT="0" distB="0" distL="0" distR="0" wp14:anchorId="32BFF248" wp14:editId="08BE72E0">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9"/>
                    <a:stretch>
                      <a:fillRect/>
                    </a:stretch>
                  </pic:blipFill>
                  <pic:spPr>
                    <a:xfrm>
                      <a:off x="0" y="0"/>
                      <a:ext cx="5486400" cy="4114800"/>
                    </a:xfrm>
                    <a:prstGeom prst="rect">
                      <a:avLst/>
                    </a:prstGeom>
                  </pic:spPr>
                </pic:pic>
              </a:graphicData>
            </a:graphic>
          </wp:inline>
        </w:drawing>
      </w:r>
    </w:p>
    <w:p w14:paraId="0BC524A6" w14:textId="77777777" w:rsidR="00D758D4" w:rsidRDefault="00BC14EE">
      <w:pPr>
        <w:ind w:firstLine="0"/>
      </w:pPr>
      <w:r>
        <w:t>Figure A1.1. Stream cross-section at FG3</w:t>
      </w:r>
    </w:p>
    <w:p w14:paraId="251B986C" w14:textId="77777777" w:rsidR="00D758D4" w:rsidRDefault="00BC14EE">
      <w:r>
        <w:rPr>
          <w:noProof/>
        </w:rPr>
        <w:lastRenderedPageBreak/>
        <w:drawing>
          <wp:inline distT="0" distB="0" distL="0" distR="0" wp14:anchorId="0D49B021" wp14:editId="5EF690AB">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20"/>
                    <a:stretch>
                      <a:fillRect/>
                    </a:stretch>
                  </pic:blipFill>
                  <pic:spPr>
                    <a:xfrm>
                      <a:off x="0" y="0"/>
                      <a:ext cx="5486400" cy="4114800"/>
                    </a:xfrm>
                    <a:prstGeom prst="rect">
                      <a:avLst/>
                    </a:prstGeom>
                  </pic:spPr>
                </pic:pic>
              </a:graphicData>
            </a:graphic>
          </wp:inline>
        </w:drawing>
      </w:r>
    </w:p>
    <w:p w14:paraId="2EB32FD7" w14:textId="77777777" w:rsidR="00D758D4" w:rsidRDefault="00BC14EE">
      <w:pPr>
        <w:ind w:firstLine="0"/>
      </w:pPr>
      <w:r>
        <w:t>Figure A1.2. Stream cross-section at FG1</w:t>
      </w:r>
    </w:p>
    <w:p w14:paraId="2B3F2552" w14:textId="77777777" w:rsidR="00D758D4" w:rsidRDefault="00BC14EE">
      <w:r>
        <w:br w:type="page"/>
      </w:r>
    </w:p>
    <w:p w14:paraId="308788F1" w14:textId="77777777" w:rsidR="00D758D4" w:rsidRDefault="00BC14EE">
      <w:pPr>
        <w:pStyle w:val="Heading2"/>
      </w:pPr>
      <w:r>
        <w:lastRenderedPageBreak/>
        <w:t>APPENDIX 2. Dams in Faga'alu watershed</w:t>
      </w:r>
    </w:p>
    <w:p w14:paraId="5A9D4A55" w14:textId="77777777" w:rsidR="00D758D4" w:rsidRDefault="00BC14EE">
      <w:r>
        <w:t xml:space="preserve">Faga'alu stream was dammed at 4 locations above the village: 1) Matafao Dam (elevation 244 m) near the base of Mt. </w:t>
      </w:r>
      <w:r>
        <w:t xml:space="preserve">Matafao, draining 0.20 </w:t>
      </w:r>
      <w:r w:rsidR="005D50D5">
        <w:t>km</w:t>
      </w:r>
      <w:r w:rsidR="005D50D5">
        <w:rPr>
          <w:vertAlign w:val="superscript"/>
        </w:rPr>
        <w:t xml:space="preserve">2 </w:t>
      </w:r>
      <w:r>
        <w:t xml:space="preserve">, 2) Vaitanoa Dam at Virgin Falls (elevation 140 m), draining an additional 0.44 </w:t>
      </w:r>
      <w:r w:rsidR="005D50D5">
        <w:t>km</w:t>
      </w:r>
      <w:r w:rsidR="005D50D5">
        <w:rPr>
          <w:vertAlign w:val="superscript"/>
        </w:rPr>
        <w:t xml:space="preserve">2 </w:t>
      </w:r>
      <w:r>
        <w:t>, 3) a small unnamed dam below Vaitanoa Dam at elevation 100m, and 4) Lower Faga'alu Dam (elevation 48 m), immediately upstream of a large waterfa</w:t>
      </w:r>
      <w:r>
        <w:t xml:space="preserve">ll 30 m upstream of the quarry, draining an additional 0.26 </w:t>
      </w:r>
      <w:r w:rsidR="005D50D5">
        <w:t>km</w:t>
      </w:r>
      <w:r w:rsidR="005D50D5">
        <w:rPr>
          <w:vertAlign w:val="superscript"/>
        </w:rPr>
        <w:t xml:space="preserve">2 </w:t>
      </w:r>
      <w:r>
        <w:t xml:space="preserve"> (Tonkin &amp; Taylor International Ltd. 1989). A 2012 aerial LiDAR survey (Photo Science, Inc.) indicates the drainage area at the Lower Faga'alu Dam is 0.90 </w:t>
      </w:r>
      <w:proofErr w:type="gramStart"/>
      <w:r w:rsidR="005D50D5">
        <w:t>km</w:t>
      </w:r>
      <w:r w:rsidR="005D50D5">
        <w:rPr>
          <w:vertAlign w:val="superscript"/>
        </w:rPr>
        <w:t xml:space="preserve">2 </w:t>
      </w:r>
      <w:r>
        <w:t>.</w:t>
      </w:r>
      <w:proofErr w:type="gramEnd"/>
      <w:r>
        <w:t xml:space="preserve"> A small stream capture/reservoir </w:t>
      </w:r>
      <w:r>
        <w:t xml:space="preserve">(~35 </w:t>
      </w:r>
      <w:proofErr w:type="gramStart"/>
      <w:r w:rsidR="005D50D5">
        <w:t>m</w:t>
      </w:r>
      <w:r w:rsidR="005D50D5">
        <w:rPr>
          <w:vertAlign w:val="superscript"/>
        </w:rPr>
        <w:t xml:space="preserve">3 </w:t>
      </w:r>
      <w:r>
        <w:t>)</w:t>
      </w:r>
      <w:proofErr w:type="gramEnd"/>
      <w:r>
        <w:t xml:space="preserve"> is also present on a side tributary that joins Faga'alu stream on the south bank, opposite the quarry. It is connected to a ~6 cm diameter pipe but it is unknown when or by whom it was built, its initial capacity, or if it is still conveying water</w:t>
      </w:r>
      <w:r>
        <w:t>. During all site visits water was overtopping this small structure through the spillway crest, suggesting it is fed by a perennial stream.</w:t>
      </w:r>
    </w:p>
    <w:p w14:paraId="5F399557" w14:textId="77777777" w:rsidR="00D758D4" w:rsidRDefault="00BC14EE">
      <w:r>
        <w:t>Matafao Dam was constructed in 1917 for water supply to the Pago Pago Navy base, impounding a reservoir with initial</w:t>
      </w:r>
      <w:r>
        <w:t xml:space="preserve"> capacity of 1.7 million gallons (6,400 </w:t>
      </w:r>
      <w:proofErr w:type="gramStart"/>
      <w:r w:rsidR="005D50D5">
        <w:t>m</w:t>
      </w:r>
      <w:r w:rsidR="005D50D5">
        <w:rPr>
          <w:vertAlign w:val="superscript"/>
        </w:rPr>
        <w:t xml:space="preserve">3 </w:t>
      </w:r>
      <w:r>
        <w:t>)</w:t>
      </w:r>
      <w:proofErr w:type="gramEnd"/>
      <w:r>
        <w:t xml:space="preserve"> and piping the flow out of the watershed to a hydropower and water filtration plant in Fagatogo. In the early 1940's the Navy replaced the original cement tube pipeline and hydropower house with cast iron pipe bu</w:t>
      </w:r>
      <w:r>
        <w:t>t it is unknown when the scheme fell out of use (Tonkin &amp; Taylor International Ltd. 1989; URS Company 1978). Remote sensing and a site visit on 6/21/13 confirmed the reservoir is still filling to the spillway crest with water and routing some flow to the F</w:t>
      </w:r>
      <w:r>
        <w:t>agatogo site, though the amount is mu</w:t>
      </w:r>
      <w:r w:rsidR="005D50D5">
        <w:t>ch less than the 10 in. diameter pipes conveyance capacity and the flow rate variability is unknown. A previous site visit on 2/21/13 by American Samoa Power Authority (ASPA) found the reservoir empty of water but filled with an estimated 3-5 meters of fine sediment (Kearns 2013). Interviews with local maintenance staff and historical photos confirmed the Matafao Reservoir was actively maintained and cleaned of sediment until the early 70's.</w:t>
      </w:r>
    </w:p>
    <w:p w14:paraId="3F230B1D" w14:textId="77777777" w:rsidR="00D758D4" w:rsidRDefault="005D50D5">
      <w:r>
        <w:t>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 time in the 1990's. The Vaitanoa Reservoir had a design volume of 4.5 million gallons (17,000m</w:t>
      </w:r>
      <w:r>
        <w:rPr>
          <w:vertAlign w:val="superscript"/>
        </w:rPr>
        <w:t xml:space="preserve">3 </w:t>
      </w:r>
      <w:r>
        <w:t>), but is assumed to be full of sediment since the drainage valves were never opened and the reservoir was overtopping the spillway as of 10/18/89 (Tonkin &amp; Taylor International Ltd. 1989). A low masonry weir was also constructed downstream of the Vaitanoa Dam, but not connected to any piping.</w:t>
      </w:r>
    </w:p>
    <w:p w14:paraId="3E6E2F94" w14:textId="77777777" w:rsidR="00D758D4" w:rsidRDefault="005D50D5">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w:t>
      </w:r>
      <w:proofErr w:type="gramStart"/>
      <w:r>
        <w:t>m</w:t>
      </w:r>
      <w:r>
        <w:rPr>
          <w:vertAlign w:val="superscript"/>
        </w:rPr>
        <w:t xml:space="preserve">3 </w:t>
      </w:r>
      <w:r>
        <w:t>)</w:t>
      </w:r>
      <w:proofErr w:type="gramEnd"/>
      <w:r>
        <w:t xml:space="preserve"> but is now full of coarse sediment up to the spillway crest. No reports were found indicating this structure was ever emptied of sediment.</w:t>
      </w:r>
    </w:p>
    <w:p w14:paraId="242404A7" w14:textId="77777777" w:rsidR="00D758D4" w:rsidRDefault="005D50D5">
      <w:r>
        <w:br w:type="page"/>
      </w:r>
    </w:p>
    <w:p w14:paraId="14D343E0" w14:textId="77777777" w:rsidR="00D758D4" w:rsidRDefault="005D50D5">
      <w:pPr>
        <w:pStyle w:val="Heading2"/>
      </w:pPr>
      <w:r>
        <w:lastRenderedPageBreak/>
        <w:t>APPENDIX 3. Water discharge during storm events</w:t>
      </w:r>
    </w:p>
    <w:p w14:paraId="07DFAD9D" w14:textId="77777777" w:rsidR="00D758D4" w:rsidRDefault="005D50D5">
      <w:r>
        <w:t>Insert Table 1 here</w:t>
      </w:r>
    </w:p>
    <w:p w14:paraId="2B140D38" w14:textId="77777777" w:rsidR="00D758D4" w:rsidRDefault="005D50D5">
      <w:pPr>
        <w:ind w:firstLine="0"/>
      </w:pPr>
      <w:r>
        <w:t>Table 1. Water discharge from subwatersheds in Faga'alu</w:t>
      </w:r>
    </w:p>
    <w:p w14:paraId="3B4BE520" w14:textId="77777777" w:rsidR="00D758D4" w:rsidRDefault="005D50D5">
      <w:r>
        <w:br w:type="page"/>
      </w:r>
    </w:p>
    <w:p w14:paraId="69A1D6E9" w14:textId="77777777" w:rsidR="00D758D4" w:rsidRDefault="005D50D5">
      <w:pPr>
        <w:pStyle w:val="Heading2"/>
      </w:pPr>
      <w:r>
        <w:lastRenderedPageBreak/>
        <w:t>APPENDIX 4. Synthetic rating curves for turbidimeters in Faga'alu</w:t>
      </w:r>
    </w:p>
    <w:p w14:paraId="00BEA421" w14:textId="77777777" w:rsidR="00D758D4" w:rsidRDefault="005D50D5">
      <w:r>
        <w:rPr>
          <w:noProof/>
        </w:rPr>
        <w:drawing>
          <wp:inline distT="0" distB="0" distL="0" distR="0" wp14:anchorId="181370FA" wp14:editId="3CE1E34A">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1"/>
                    <a:stretch>
                      <a:fillRect/>
                    </a:stretch>
                  </pic:blipFill>
                  <pic:spPr>
                    <a:xfrm>
                      <a:off x="0" y="0"/>
                      <a:ext cx="5486400" cy="2743200"/>
                    </a:xfrm>
                    <a:prstGeom prst="rect">
                      <a:avLst/>
                    </a:prstGeom>
                  </pic:spPr>
                </pic:pic>
              </a:graphicData>
            </a:graphic>
          </wp:inline>
        </w:drawing>
      </w:r>
    </w:p>
    <w:p w14:paraId="2CAB46A7" w14:textId="77777777" w:rsidR="00D758D4" w:rsidRDefault="005D50D5">
      <w:pPr>
        <w:ind w:firstLine="0"/>
      </w:pPr>
      <w:r>
        <w:t>Figure A3.3. Synthetic Rating Curves for (a) OBS turbidimeter deployed at FG3 and (b) YSI deployed at FG1.</w:t>
      </w:r>
    </w:p>
    <w:sectPr w:rsidR="00D758D4" w:rsidSect="005337C0">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5-08-19T10:39:00Z" w:initials="AM">
    <w:p w14:paraId="36C5C386" w14:textId="77777777" w:rsidR="00BB7F7E" w:rsidRDefault="00BB7F7E">
      <w:pPr>
        <w:pStyle w:val="CommentText"/>
      </w:pPr>
      <w:r>
        <w:rPr>
          <w:rStyle w:val="CommentReference"/>
        </w:rPr>
        <w:annotationRef/>
      </w:r>
      <w:proofErr w:type="spellStart"/>
      <w:r>
        <w:t>Wemple</w:t>
      </w:r>
      <w:proofErr w:type="spellEnd"/>
      <w:r>
        <w:t>?</w:t>
      </w:r>
    </w:p>
  </w:comment>
  <w:comment w:id="1" w:author="Alex Messina" w:date="2015-08-19T10:42:00Z" w:initials="AM">
    <w:p w14:paraId="5BEABDCD" w14:textId="77777777" w:rsidR="00BB7F7E" w:rsidRDefault="00BB7F7E">
      <w:pPr>
        <w:pStyle w:val="CommentText"/>
      </w:pPr>
      <w:r>
        <w:rPr>
          <w:rStyle w:val="CommentReference"/>
        </w:rPr>
        <w:annotationRef/>
      </w:r>
      <w:proofErr w:type="gramStart"/>
      <w:r>
        <w:t>cite</w:t>
      </w:r>
      <w:proofErr w:type="gramEnd"/>
    </w:p>
  </w:comment>
  <w:comment w:id="2" w:author="Alex Messina" w:date="2015-08-19T10:43:00Z" w:initials="AM">
    <w:p w14:paraId="57803E4F" w14:textId="77777777" w:rsidR="00BB7F7E" w:rsidRDefault="00BB7F7E">
      <w:pPr>
        <w:pStyle w:val="CommentText"/>
      </w:pPr>
      <w:r>
        <w:rPr>
          <w:rStyle w:val="CommentReference"/>
        </w:rPr>
        <w:annotationRef/>
      </w:r>
      <w:proofErr w:type="gramStart"/>
      <w:r>
        <w:t>cite</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5C386" w15:done="0"/>
  <w15:commentEx w15:paraId="5BEABDCD" w15:done="0"/>
  <w15:commentEx w15:paraId="57803E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EA961" w14:textId="77777777" w:rsidR="00BC14EE" w:rsidRDefault="00BC14EE" w:rsidP="005337C0">
      <w:r>
        <w:separator/>
      </w:r>
    </w:p>
  </w:endnote>
  <w:endnote w:type="continuationSeparator" w:id="0">
    <w:p w14:paraId="1766FFAA" w14:textId="77777777" w:rsidR="00BC14EE" w:rsidRDefault="00BC14EE"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4B1E23D1" w14:textId="77777777" w:rsidR="005D50D5" w:rsidRDefault="005D50D5">
        <w:pPr>
          <w:pStyle w:val="Footer"/>
          <w:jc w:val="center"/>
        </w:pPr>
        <w:r>
          <w:fldChar w:fldCharType="begin"/>
        </w:r>
        <w:r>
          <w:instrText xml:space="preserve"> PAGE   \* MERGEFORMAT </w:instrText>
        </w:r>
        <w:r>
          <w:fldChar w:fldCharType="separate"/>
        </w:r>
        <w:r w:rsidR="00F20B1A">
          <w:rPr>
            <w:noProof/>
          </w:rPr>
          <w:t>21</w:t>
        </w:r>
        <w:r>
          <w:rPr>
            <w:noProof/>
          </w:rPr>
          <w:fldChar w:fldCharType="end"/>
        </w:r>
      </w:p>
    </w:sdtContent>
  </w:sdt>
  <w:p w14:paraId="5E50F08D" w14:textId="77777777" w:rsidR="005D50D5" w:rsidRDefault="005D50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29C5E5" w14:textId="77777777" w:rsidR="00BC14EE" w:rsidRDefault="00BC14EE" w:rsidP="005337C0">
      <w:r>
        <w:separator/>
      </w:r>
    </w:p>
  </w:footnote>
  <w:footnote w:type="continuationSeparator" w:id="0">
    <w:p w14:paraId="41E64F8B" w14:textId="77777777" w:rsidR="00BC14EE" w:rsidRDefault="00BC14EE"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1C5CCD"/>
    <w:rsid w:val="00204493"/>
    <w:rsid w:val="002D57EC"/>
    <w:rsid w:val="00436F6E"/>
    <w:rsid w:val="00505AF2"/>
    <w:rsid w:val="005337C0"/>
    <w:rsid w:val="00573443"/>
    <w:rsid w:val="0059092E"/>
    <w:rsid w:val="005C3971"/>
    <w:rsid w:val="005D50D5"/>
    <w:rsid w:val="005E0E45"/>
    <w:rsid w:val="005E7EC7"/>
    <w:rsid w:val="00614B66"/>
    <w:rsid w:val="007D5A2E"/>
    <w:rsid w:val="008748AA"/>
    <w:rsid w:val="00896201"/>
    <w:rsid w:val="008C518E"/>
    <w:rsid w:val="008E2C01"/>
    <w:rsid w:val="0098238A"/>
    <w:rsid w:val="00A27866"/>
    <w:rsid w:val="00A324F1"/>
    <w:rsid w:val="00B03D61"/>
    <w:rsid w:val="00B33F17"/>
    <w:rsid w:val="00BB7F7E"/>
    <w:rsid w:val="00BC14EE"/>
    <w:rsid w:val="00C54CA1"/>
    <w:rsid w:val="00D758D4"/>
    <w:rsid w:val="00D771BC"/>
    <w:rsid w:val="00D96F49"/>
    <w:rsid w:val="00E24D3A"/>
    <w:rsid w:val="00F20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3783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character" w:styleId="CommentReference">
    <w:name w:val="annotation reference"/>
    <w:basedOn w:val="DefaultParagraphFont"/>
    <w:uiPriority w:val="99"/>
    <w:semiHidden/>
    <w:unhideWhenUsed/>
    <w:rsid w:val="00BB7F7E"/>
    <w:rPr>
      <w:sz w:val="16"/>
      <w:szCs w:val="16"/>
    </w:rPr>
  </w:style>
  <w:style w:type="paragraph" w:styleId="CommentText">
    <w:name w:val="annotation text"/>
    <w:basedOn w:val="Normal"/>
    <w:link w:val="CommentTextChar"/>
    <w:uiPriority w:val="99"/>
    <w:semiHidden/>
    <w:unhideWhenUsed/>
    <w:rsid w:val="00BB7F7E"/>
    <w:rPr>
      <w:sz w:val="20"/>
    </w:rPr>
  </w:style>
  <w:style w:type="character" w:customStyle="1" w:styleId="CommentTextChar">
    <w:name w:val="Comment Text Char"/>
    <w:basedOn w:val="DefaultParagraphFont"/>
    <w:link w:val="CommentText"/>
    <w:uiPriority w:val="99"/>
    <w:semiHidden/>
    <w:rsid w:val="00BB7F7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BB7F7E"/>
    <w:rPr>
      <w:b/>
      <w:bCs/>
    </w:rPr>
  </w:style>
  <w:style w:type="character" w:customStyle="1" w:styleId="CommentSubjectChar">
    <w:name w:val="Comment Subject Char"/>
    <w:basedOn w:val="CommentTextChar"/>
    <w:link w:val="CommentSubject"/>
    <w:uiPriority w:val="99"/>
    <w:semiHidden/>
    <w:rsid w:val="00BB7F7E"/>
    <w:rPr>
      <w:rFonts w:ascii="Times" w:hAnsi="Times" w:cs="Times New Roman"/>
      <w:b/>
      <w:bCs/>
      <w:sz w:val="20"/>
      <w:szCs w:val="20"/>
    </w:rPr>
  </w:style>
  <w:style w:type="paragraph" w:styleId="BalloonText">
    <w:name w:val="Balloon Text"/>
    <w:basedOn w:val="Normal"/>
    <w:link w:val="BalloonTextChar"/>
    <w:uiPriority w:val="99"/>
    <w:semiHidden/>
    <w:unhideWhenUsed/>
    <w:rsid w:val="00BB7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7F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ti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C4C60-8632-402E-87E2-F36D546B4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3</Pages>
  <Words>14948</Words>
  <Characters>85204</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9</cp:revision>
  <dcterms:created xsi:type="dcterms:W3CDTF">2015-08-19T14:00:00Z</dcterms:created>
  <dcterms:modified xsi:type="dcterms:W3CDTF">2015-08-19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